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 xml:space="preserve">Surface Plasmon Resonance </w:t>
      </w:r>
      <w:proofErr w:type="gramStart"/>
      <w:r>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 xml:space="preserve">Introduction </w:t>
      </w:r>
      <w:proofErr w:type="gramStart"/>
      <w:r>
        <w:rPr>
          <w:sz w:val="24"/>
          <w:szCs w:val="24"/>
        </w:rPr>
        <w:t>…………………………………………………………………………………………………..…</w:t>
      </w:r>
      <w:proofErr w:type="gramEnd"/>
      <w:r>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w:t>
      </w:r>
      <w:proofErr w:type="spellStart"/>
      <w:proofErr w:type="gramStart"/>
      <w:r>
        <w:rPr>
          <w:sz w:val="24"/>
          <w:szCs w:val="24"/>
        </w:rPr>
        <w:t>BOFWIQOBFOIW</w:t>
      </w:r>
      <w:r w:rsidR="00314247">
        <w:rPr>
          <w:sz w:val="24"/>
          <w:szCs w:val="24"/>
        </w:rPr>
        <w:t>BQFFQsfouoiwfqwoifbwqofivbwqofi</w:t>
      </w:r>
      <w:r>
        <w:rPr>
          <w:sz w:val="24"/>
          <w:szCs w:val="24"/>
        </w:rPr>
        <w:t>fowqwf</w:t>
      </w:r>
      <w:proofErr w:type="spellEnd"/>
      <w:r>
        <w:rPr>
          <w:sz w:val="24"/>
          <w:szCs w:val="24"/>
        </w:rPr>
        <w:t xml:space="preserve">  …</w:t>
      </w:r>
      <w:proofErr w:type="gramEnd"/>
      <w:r>
        <w:rPr>
          <w:sz w:val="24"/>
          <w:szCs w:val="24"/>
        </w:rPr>
        <w:t>……</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BC760F" w:rsidTr="00335D73">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335D73">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335D73">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335D73">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335D73">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335D73">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335D73">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335D73">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335D73">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335D73">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335D73">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335D73">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335D73">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335D73">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335D73">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BC760F" w:rsidTr="00335D73">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C760F" w:rsidTr="00335D73">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335D73">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335D73">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335D73">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335D73">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335D73">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335D73">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335D73">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335D73">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335D73">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335D73">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rsidP="00FC3989">
      <w:pPr>
        <w:pStyle w:val="ListParagraph"/>
        <w:numPr>
          <w:ilvl w:val="2"/>
          <w:numId w:val="3"/>
        </w:numPr>
        <w:rPr>
          <w:b/>
          <w:sz w:val="28"/>
          <w:szCs w:val="28"/>
          <w:lang w:val="sv-SE"/>
        </w:rPr>
      </w:pPr>
      <w:r>
        <w:rPr>
          <w:b/>
          <w:sz w:val="28"/>
          <w:szCs w:val="28"/>
          <w:lang w:val="sv-SE"/>
        </w:rPr>
        <w:t>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lastRenderedPageBreak/>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r w:rsidRPr="00FC3989">
        <w:rPr>
          <w:rFonts w:cs="Arial"/>
          <w:sz w:val="24"/>
          <w:szCs w:val="24"/>
        </w:rPr>
        <w:t>In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proofErr w:type="gramStart"/>
      <w:r w:rsidR="00FC3989" w:rsidRPr="00FC3989">
        <w:rPr>
          <w:rFonts w:cs="Arial"/>
          <w:sz w:val="24"/>
          <w:szCs w:val="24"/>
        </w:rPr>
        <w:t xml:space="preserve">materials </w:t>
      </w:r>
      <w:r w:rsidR="00752002">
        <w:rPr>
          <w:rFonts w:cs="Arial"/>
          <w:sz w:val="24"/>
          <w:szCs w:val="24"/>
        </w:rPr>
        <w:t xml:space="preserve"> </w:t>
      </w:r>
      <w:r w:rsidR="00FC3989" w:rsidRPr="00FC3989">
        <w:rPr>
          <w:rFonts w:cs="Arial"/>
          <w:sz w:val="24"/>
          <w:szCs w:val="24"/>
        </w:rPr>
        <w:t>which</w:t>
      </w:r>
      <w:proofErr w:type="gramEnd"/>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291830">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Pr="00EB2FA2">
              <w:rPr>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Pr="00EB2FA2">
              <w:rPr>
                <w:noProof/>
                <w:vertAlign w:val="superscript"/>
              </w:rPr>
              <w:t>1</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2234B5" w:rsidRPr="00977C0F" w:rsidRDefault="002234B5"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65" w:name="OLE_LINK89"/>
                            <w:bookmarkStart w:id="66" w:name="OLE_LINK90"/>
                            <w:bookmarkStart w:id="67"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65"/>
                            <w:bookmarkEnd w:id="66"/>
                            <w:bookmarkEnd w:id="67"/>
                            <w:proofErr w:type="gramEnd"/>
                            <w:r>
                              <w:rPr>
                                <w:i w:val="0"/>
                                <w:color w:val="000000" w:themeColor="text1"/>
                                <w:sz w:val="20"/>
                                <w:szCs w:val="20"/>
                              </w:rPr>
                              <w:t>.</w:t>
                            </w:r>
                          </w:p>
                          <w:p w:rsidR="002234B5" w:rsidRPr="007D7068" w:rsidRDefault="002234B5"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2234B5" w:rsidRPr="00977C0F" w:rsidRDefault="002234B5"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68" w:name="OLE_LINK89"/>
                      <w:bookmarkStart w:id="69" w:name="OLE_LINK90"/>
                      <w:bookmarkStart w:id="70"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68"/>
                      <w:bookmarkEnd w:id="69"/>
                      <w:bookmarkEnd w:id="70"/>
                      <w:proofErr w:type="gramEnd"/>
                      <w:r>
                        <w:rPr>
                          <w:i w:val="0"/>
                          <w:color w:val="000000" w:themeColor="text1"/>
                          <w:sz w:val="20"/>
                          <w:szCs w:val="20"/>
                        </w:rPr>
                        <w:t>.</w:t>
                      </w:r>
                    </w:p>
                    <w:p w:rsidR="002234B5" w:rsidRPr="007D7068" w:rsidRDefault="002234B5"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ekal&lt;/Author&gt;&lt;Year&gt;1923&lt;/Year&gt;&lt;RecNum&gt;9&lt;/RecNum&gt;&lt;DisplayText&gt;&lt;style face="superscript"&gt;2&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EB2FA2" w:rsidRPr="00FC3989">
        <w:rPr>
          <w:rFonts w:cs="Arial"/>
          <w:noProof/>
          <w:sz w:val="24"/>
          <w:szCs w:val="24"/>
          <w:vertAlign w:val="superscript"/>
        </w:rPr>
        <w:t>2</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EB2FA2" w:rsidRPr="00FC3989">
        <w:rPr>
          <w:rFonts w:cs="Arial"/>
          <w:sz w:val="24"/>
          <w:szCs w:val="24"/>
        </w:rPr>
        <w:instrText xml:space="preserve"> ADDIN EN.CITE &lt;EndNote&gt;&lt;Cite&gt;&lt;Author&gt;Raman&lt;/Author&gt;&lt;Year&gt;1998&lt;/Year&gt;&lt;RecNum&gt;10&lt;/RecNum&gt;&lt;DisplayText&gt;&lt;style face="superscript"&gt;3&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EB2FA2" w:rsidRPr="00FC3989">
        <w:rPr>
          <w:rFonts w:cs="Arial"/>
          <w:noProof/>
          <w:sz w:val="24"/>
          <w:szCs w:val="24"/>
          <w:vertAlign w:val="superscript"/>
        </w:rPr>
        <w:t>3</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2234B5" w:rsidRPr="00D62D8F" w:rsidRDefault="002234B5"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1"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2234B5" w:rsidRPr="00D62D8F" w:rsidRDefault="002234B5"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2"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2"/>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5, 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Dable&lt;/Author&gt;&lt;Year&gt;2006&lt;/Year&gt;&lt;RecNum&gt;3&lt;/RecNum&gt;&lt;DisplayText&gt;&lt;style face="superscript"&gt;7&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rafft&lt;/Author&gt;&lt;Year&gt;2012&lt;/Year&gt;&lt;RecNum&gt;4&lt;/RecNum&gt;&lt;DisplayText&gt;&lt;style face="superscript"&gt;8&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4</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atthews&lt;/Author&gt;&lt;Year&gt;1979&lt;/Year&gt;&lt;RecNum&gt;6&lt;/RecNum&gt;&lt;DisplayText&gt;&lt;style face="superscript"&gt;9&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9</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Scully&lt;/Author&gt;&lt;Year&gt;2002&lt;/Year&gt;&lt;RecNum&gt;7&lt;/RecNum&gt;&lt;DisplayText&gt;&lt;style face="superscript"&gt;10&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10</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 Fleischmann&lt;/Author&gt;&lt;Year&gt;1974&lt;/Year&gt;&lt;RecNum&gt;8&lt;/RecNum&gt;&lt;DisplayText&gt;&lt;style face="superscript"&gt;11&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EB2FA2" w:rsidRPr="00FC3989">
        <w:rPr>
          <w:rFonts w:cs="Arial"/>
          <w:noProof/>
          <w:sz w:val="24"/>
          <w:szCs w:val="24"/>
          <w:vertAlign w:val="superscript"/>
        </w:rPr>
        <w:t>1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7&lt;/Year&gt;&lt;RecNum&gt;12&lt;/RecNum&gt;&lt;DisplayText&gt;&lt;style face="superscript"&gt;13&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6&lt;/Year&gt;&lt;RecNum&gt;13&lt;/RecNum&gt;&lt;DisplayText&gt;&lt;style face="superscript"&gt;14&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Jeanmaire&lt;/Author&gt;&lt;Year&gt;1977&lt;/Year&gt;&lt;RecNum&gt;15&lt;/RecNum&gt;&lt;DisplayText&gt;&lt;style face="superscript"&gt;15&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EB2FA2" w:rsidRPr="00FC3989">
        <w:rPr>
          <w:rFonts w:cs="Arial"/>
          <w:noProof/>
          <w:sz w:val="24"/>
          <w:szCs w:val="24"/>
          <w:vertAlign w:val="superscript"/>
        </w:rPr>
        <w:t>15</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 </w:instrText>
      </w:r>
      <w:r w:rsidR="00EB2FA2"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DATA </w:instrText>
      </w:r>
      <w:r w:rsidR="00EB2FA2" w:rsidRPr="00FC3989">
        <w:rPr>
          <w:rFonts w:cs="Arial"/>
          <w:sz w:val="24"/>
          <w:szCs w:val="24"/>
        </w:rPr>
      </w:r>
      <w:r w:rsidR="00EB2FA2" w:rsidRPr="00FC3989">
        <w:rPr>
          <w:rFonts w:cs="Arial"/>
          <w:sz w:val="24"/>
          <w:szCs w:val="24"/>
        </w:rPr>
        <w:fldChar w:fldCharType="end"/>
      </w:r>
      <w:r w:rsidRPr="00FC3989">
        <w:rPr>
          <w:rFonts w:cs="Arial"/>
          <w:sz w:val="24"/>
          <w:szCs w:val="24"/>
        </w:rPr>
      </w:r>
      <w:r w:rsidRPr="00FC3989">
        <w:rPr>
          <w:rFonts w:cs="Arial"/>
          <w:sz w:val="24"/>
          <w:szCs w:val="24"/>
        </w:rPr>
        <w:fldChar w:fldCharType="separate"/>
      </w:r>
      <w:r w:rsidR="00EB2FA2" w:rsidRPr="00FC3989">
        <w:rPr>
          <w:rFonts w:cs="Arial"/>
          <w:noProof/>
          <w:sz w:val="24"/>
          <w:szCs w:val="24"/>
          <w:vertAlign w:val="superscript"/>
        </w:rPr>
        <w:t>16, 17</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2234B5" w:rsidRPr="008E71FB" w:rsidRDefault="002234B5"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2234B5" w:rsidRPr="008E71FB" w:rsidRDefault="002234B5"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EB2FA2" w:rsidRPr="00FC3989">
        <w:rPr>
          <w:rFonts w:cs="Arial"/>
          <w:sz w:val="24"/>
          <w:szCs w:val="24"/>
        </w:rPr>
        <w:instrText xml:space="preserve"> ADDIN EN.CITE &lt;EndNote&gt;&lt;Cite&gt;&lt;Author&gt;Haynes&lt;/Author&gt;&lt;Year&gt;2005&lt;/Year&gt;&lt;RecNum&gt;19&lt;/RecNum&gt;&lt;DisplayText&gt;&lt;style face="superscript"&gt;18&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EB2FA2" w:rsidRPr="00FC3989">
        <w:rPr>
          <w:rFonts w:cs="Arial"/>
          <w:noProof/>
          <w:sz w:val="24"/>
          <w:szCs w:val="24"/>
          <w:vertAlign w:val="superscript"/>
        </w:rPr>
        <w:t>18</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Abu Hatab&lt;/Author&gt;&lt;Year&gt;2008&lt;/Year&gt;&lt;RecNum&gt;165&lt;/RecNum&gt;&lt;DisplayText&gt;&lt;style face="superscript"&gt;19&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19</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i&lt;/Author&gt;&lt;Year&gt;2013&lt;/Year&gt;&lt;RecNum&gt;175&lt;/RecNum&gt;&lt;DisplayText&gt;&lt;style face="superscript"&gt;20&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20</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Giesfeldt&lt;/Author&gt;&lt;Year&gt;2005&lt;/Year&gt;&lt;RecNum&gt;72&lt;/RecNum&gt;&lt;DisplayText&gt;&lt;style face="superscript"&gt;21&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2234B5" w:rsidRPr="004570C3" w:rsidRDefault="002234B5"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2234B5" w:rsidRPr="004570C3" w:rsidRDefault="002234B5"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22, 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00EA4547" w:rsidRPr="00FC3989">
        <w:rPr>
          <w:rFonts w:cs="Arial"/>
          <w:sz w:val="24"/>
          <w:szCs w:val="24"/>
          <w:vertAlign w:val="superscript"/>
        </w:rPr>
      </w:r>
      <w:r w:rsidR="00EA4547" w:rsidRPr="00FC3989">
        <w:rPr>
          <w:rFonts w:cs="Arial"/>
          <w:sz w:val="24"/>
          <w:szCs w:val="24"/>
          <w:vertAlign w:val="superscript"/>
        </w:rPr>
        <w:fldChar w:fldCharType="separate"/>
      </w:r>
      <w:r w:rsidR="00EB2FA2" w:rsidRPr="00FC3989">
        <w:rPr>
          <w:rFonts w:cs="Arial"/>
          <w:noProof/>
          <w:sz w:val="24"/>
          <w:szCs w:val="24"/>
          <w:vertAlign w:val="superscript"/>
        </w:rPr>
        <w:t>24-28</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Tolles&lt;/Author&gt;&lt;Year&gt;1977&lt;/Year&gt;&lt;RecNum&gt;131&lt;/RecNum&gt;&lt;DisplayText&gt;&lt;style face="superscript"&gt;23&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ee&lt;/Author&gt;&lt;Year&gt;2004&lt;/Year&gt;&lt;RecNum&gt;178&lt;/RecNum&gt;&lt;DisplayText&gt;&lt;style face="superscript"&gt;29&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EB2FA2" w:rsidRPr="00FC3989">
        <w:rPr>
          <w:rFonts w:cs="Arial"/>
          <w:noProof/>
          <w:sz w:val="24"/>
          <w:szCs w:val="24"/>
          <w:vertAlign w:val="superscript"/>
        </w:rPr>
        <w:t>29</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27, 28, 30-4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0-33, 42-47</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EB2FA2" w:rsidRPr="00752002">
        <w:rPr>
          <w:rFonts w:cs="Arial"/>
          <w:sz w:val="24"/>
          <w:szCs w:val="24"/>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EB2FA2" w:rsidRPr="00752002">
        <w:rPr>
          <w:rFonts w:cs="Arial"/>
          <w:noProof/>
          <w:sz w:val="24"/>
          <w:szCs w:val="24"/>
          <w:vertAlign w:val="superscript"/>
        </w:rPr>
        <w:t>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n a bid to help mitigate this poor scattering efficiency, several studies have attempted to exploit the relationship between shorter wavelengths and increased Raman scattering by working with excitation sources in the UV </w:t>
      </w:r>
      <w:proofErr w:type="gramStart"/>
      <w:r w:rsidRPr="00752002">
        <w:rPr>
          <w:rFonts w:cs="Arial"/>
          <w:sz w:val="24"/>
          <w:szCs w:val="24"/>
        </w:rPr>
        <w:t>range</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1, 33, 39, 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r w:rsidRPr="00752002">
        <w:rPr>
          <w:rFonts w:cs="Arial"/>
          <w:sz w:val="24"/>
          <w:szCs w:val="24"/>
          <w:vertAlign w:val="superscript"/>
        </w:rPr>
        <w:fldChar w:fldCharType="begin"/>
      </w:r>
      <w:r w:rsidRPr="00752002">
        <w:rPr>
          <w:rFonts w:cs="Arial"/>
          <w:sz w:val="24"/>
          <w:szCs w:val="24"/>
          <w:vertAlign w:val="superscript"/>
        </w:rPr>
        <w:instrText xml:space="preserve"> ADDIN EN.CITE &lt;EndNote&gt;&lt;Cite&gt;&lt;Author&gt;Kullander&lt;/Author&gt;&lt;Year&gt;2016&lt;/Year&gt;&lt;RecNum&gt;26&lt;/RecNum&gt;&lt;DisplayText&gt;&lt;style face="superscript"&gt;33&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Pr="00752002">
        <w:rPr>
          <w:rFonts w:cs="Arial"/>
          <w:sz w:val="24"/>
          <w:szCs w:val="24"/>
          <w:vertAlign w:val="superscript"/>
        </w:rPr>
        <w:fldChar w:fldCharType="separate"/>
      </w:r>
      <w:r w:rsidRPr="00752002">
        <w:rPr>
          <w:rFonts w:cs="Arial"/>
          <w:noProof/>
          <w:sz w:val="24"/>
          <w:szCs w:val="24"/>
          <w:vertAlign w:val="superscript"/>
        </w:rPr>
        <w:t>33</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2234B5" w:rsidRPr="006E469F" w:rsidRDefault="002234B5"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2234B5" w:rsidRPr="006E469F" w:rsidRDefault="002234B5"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 xml:space="preserve">enhancement when compared to spontaneous Raman spectroscopy. This has included several studies on live </w:t>
      </w:r>
      <w:proofErr w:type="gramStart"/>
      <w:r w:rsidR="00A5146F" w:rsidRPr="00752002">
        <w:rPr>
          <w:rFonts w:cs="Arial"/>
          <w:sz w:val="24"/>
          <w:szCs w:val="24"/>
        </w:rPr>
        <w:t>agents</w:t>
      </w:r>
      <w:r w:rsidR="00A5146F" w:rsidRPr="00752002">
        <w:rPr>
          <w:rFonts w:cs="Arial"/>
          <w:sz w:val="24"/>
          <w:szCs w:val="24"/>
          <w:vertAlign w:val="superscript"/>
        </w:rPr>
        <w:t>[</w:t>
      </w:r>
      <w:proofErr w:type="gramEnd"/>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45, 47,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34-37, 40, 41, 45,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EB2FA2" w:rsidRPr="00752002">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EB2FA2" w:rsidRPr="00752002">
        <w:rPr>
          <w:rFonts w:cs="Arial"/>
          <w:noProof/>
          <w:sz w:val="24"/>
          <w:szCs w:val="24"/>
          <w:vertAlign w:val="superscript"/>
        </w:rPr>
        <w:t>32</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EB2FA2" w:rsidRPr="00752002">
        <w:rPr>
          <w:rFonts w:cs="Arial"/>
          <w:noProof/>
          <w:sz w:val="24"/>
          <w:szCs w:val="24"/>
          <w:vertAlign w:val="superscript"/>
        </w:rPr>
        <w:t>4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2234B5" w:rsidRPr="00590E4D" w:rsidRDefault="002234B5"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hZW0xDMCAABpBAAADgAAAAAAAAAAAAAA&#10;AAAuAgAAZHJzL2Uyb0RvYy54bWxQSwECLQAUAAYACAAAACEA6Zwgl+AAAAAJAQAADwAAAAAAAAAA&#10;AAAAAACNBAAAZHJzL2Rvd25yZXYueG1sUEsFBgAAAAAEAAQA8wAAAJoFAAAAAA==&#10;" stroked="f">
                <v:textbox inset="0,0,0,0">
                  <w:txbxContent>
                    <w:p w:rsidR="002234B5" w:rsidRPr="00590E4D" w:rsidRDefault="002234B5"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r w:rsidR="00590E4D"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590E4D" w:rsidRPr="00752002">
        <w:rPr>
          <w:rFonts w:cs="Arial"/>
          <w:sz w:val="24"/>
          <w:szCs w:val="24"/>
          <w:vertAlign w:val="superscript"/>
        </w:rPr>
        <w:fldChar w:fldCharType="separate"/>
      </w:r>
      <w:r w:rsidR="00EB2FA2" w:rsidRPr="00752002">
        <w:rPr>
          <w:rFonts w:cs="Arial"/>
          <w:noProof/>
          <w:sz w:val="24"/>
          <w:szCs w:val="24"/>
          <w:vertAlign w:val="superscript"/>
        </w:rPr>
        <w:t>47</w:t>
      </w:r>
      <w:r w:rsidR="00590E4D" w:rsidRPr="00752002">
        <w:rPr>
          <w:rFonts w:cs="Arial"/>
          <w:sz w:val="24"/>
          <w:szCs w:val="24"/>
          <w:vertAlign w:val="superscript"/>
        </w:rPr>
        <w:fldChar w:fldCharType="end"/>
      </w:r>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 </w:instrText>
      </w:r>
      <w:r w:rsidR="00EB2FA2"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DATA </w:instrText>
      </w:r>
      <w:r w:rsidR="00EB2FA2" w:rsidRPr="00752002">
        <w:rPr>
          <w:rFonts w:cs="Arial"/>
          <w:sz w:val="24"/>
          <w:szCs w:val="24"/>
          <w:vertAlign w:val="superscript"/>
        </w:rPr>
      </w:r>
      <w:r w:rsidR="00EB2FA2" w:rsidRPr="00752002">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r w:rsidR="00EB2FA2" w:rsidRPr="00752002">
        <w:rPr>
          <w:rFonts w:cs="Arial"/>
          <w:noProof/>
          <w:sz w:val="24"/>
          <w:szCs w:val="24"/>
          <w:vertAlign w:val="superscript"/>
        </w:rPr>
        <w:t>27, 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EB2FA2" w:rsidRPr="00752002">
        <w:rPr>
          <w:rFonts w:cs="Arial"/>
          <w:noProof/>
          <w:sz w:val="24"/>
          <w:szCs w:val="24"/>
          <w:vertAlign w:val="superscript"/>
        </w:rPr>
        <w:t>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73"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73"/>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 </w:instrTex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DATA </w:instrText>
      </w:r>
      <w:r w:rsidR="008C0CB1" w:rsidRPr="00752002">
        <w:rPr>
          <w:rFonts w:cs="Arial"/>
          <w:sz w:val="24"/>
          <w:szCs w:val="24"/>
          <w:vertAlign w:val="superscript"/>
        </w:rPr>
      </w:r>
      <w:r w:rsidR="008C0CB1"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8C0CB1" w:rsidRPr="00752002">
        <w:rPr>
          <w:rFonts w:cs="Arial"/>
          <w:noProof/>
          <w:sz w:val="24"/>
          <w:szCs w:val="24"/>
          <w:vertAlign w:val="superscript"/>
        </w:rPr>
        <w:t>41, 49, 5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DA00A5" w:rsidRPr="00752002">
        <w:rPr>
          <w:rFonts w:cs="Arial"/>
          <w:sz w:val="24"/>
          <w:szCs w:val="24"/>
          <w:vertAlign w:val="superscript"/>
        </w:rPr>
        <w:instrText xml:space="preserve"> ADDIN EN.CITE &lt;EndNote&gt;&lt;Cite&gt;&lt;Author&gt;Paxon&lt;/Author&gt;&lt;Year&gt;2011&lt;/Year&gt;&lt;RecNum&gt;44&lt;/RecNum&gt;&lt;DisplayText&gt;&lt;style face="superscript"&gt;51&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DA00A5" w:rsidRPr="00752002">
        <w:rPr>
          <w:rFonts w:cs="Arial"/>
          <w:noProof/>
          <w:sz w:val="24"/>
          <w:szCs w:val="24"/>
          <w:vertAlign w:val="superscript"/>
        </w:rPr>
        <w:t>51</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3E0C77" w:rsidRPr="00752002">
        <w:rPr>
          <w:rFonts w:cs="Arial"/>
          <w:noProof/>
          <w:sz w:val="24"/>
          <w:szCs w:val="24"/>
          <w:vertAlign w:val="superscript"/>
        </w:rPr>
        <w:t>1, 51-54</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1, 55, 56</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 </w:instrText>
      </w:r>
      <w:r w:rsidR="00096136"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DATA </w:instrText>
      </w:r>
      <w:r w:rsidR="00096136" w:rsidRPr="00752002">
        <w:rPr>
          <w:rFonts w:cs="Arial"/>
          <w:sz w:val="24"/>
          <w:szCs w:val="24"/>
          <w:vertAlign w:val="superscript"/>
        </w:rPr>
      </w:r>
      <w:r w:rsidR="00096136"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2, 55, 57, 58</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Ryu&lt;/Author&gt;&lt;Year&gt;2010&lt;/Year&gt;&lt;RecNum&gt;65&lt;/RecNum&gt;&lt;DisplayText&gt;&lt;style face="superscript"&gt;59&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5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54, 57</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Farrell&lt;/Author&gt;&lt;Year&gt;2012&lt;/Year&gt;&lt;RecNum&gt;63&lt;/RecNum&gt;&lt;DisplayText&gt;&lt;style face="superscript"&gt;60&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0</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Boyer&lt;/Author&gt;&lt;Year&gt;2007&lt;/Year&gt;&lt;RecNum&gt;66&lt;/RecNum&gt;&lt;DisplayText&gt;&lt;style face="superscript"&gt;61&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1</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62, 63</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2234B5" w:rsidRPr="003E0C77" w:rsidRDefault="002234B5"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APtSfTUCAABpBAAADgAAAAAAAAAA&#10;AAAAAAAuAgAAZHJzL2Uyb0RvYy54bWxQSwECLQAUAAYACAAAACEAM9usL+EAAAAKAQAADwAAAAAA&#10;AAAAAAAAAACPBAAAZHJzL2Rvd25yZXYueG1sUEsFBgAAAAAEAAQA8wAAAJ0FAAAAAA==&#10;" stroked="f">
                <v:textbox style="mso-fit-shape-to-text:t" inset="0,0,0,0">
                  <w:txbxContent>
                    <w:p w:rsidR="002234B5" w:rsidRPr="003E0C77" w:rsidRDefault="002234B5"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003E0C77"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Tang&lt;/Author&gt;&lt;Year&gt;2016&lt;/Year&gt;&lt;RecNum&gt;53&lt;/RecNum&gt;&lt;DisplayText&gt;&lt;style face="superscript"&gt;55&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3E0C77" w:rsidRPr="00752002">
        <w:rPr>
          <w:rFonts w:cs="Arial"/>
          <w:sz w:val="24"/>
          <w:szCs w:val="24"/>
          <w:vertAlign w:val="superscript"/>
        </w:rPr>
        <w:fldChar w:fldCharType="separate"/>
      </w:r>
      <w:r w:rsidR="003E0C77" w:rsidRPr="00752002">
        <w:rPr>
          <w:rFonts w:cs="Arial"/>
          <w:noProof/>
          <w:sz w:val="24"/>
          <w:szCs w:val="24"/>
          <w:vertAlign w:val="superscript"/>
        </w:rPr>
        <w:t>55</w:t>
      </w:r>
      <w:r w:rsidR="003E0C77" w:rsidRPr="00752002">
        <w:rPr>
          <w:rFonts w:cs="Arial"/>
          <w:sz w:val="24"/>
          <w:szCs w:val="24"/>
          <w:vertAlign w:val="superscript"/>
        </w:rPr>
        <w:fldChar w:fldCharType="end"/>
      </w:r>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xml:space="preserve">. Using this method, detection of ricin in fruit juices was 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zlag&lt;/Author&gt;&lt;Year&gt;2016&lt;/Year&gt;&lt;RecNum&gt;58&lt;/RecNum&gt;&lt;DisplayText&gt;&lt;style face="superscript"&gt;52&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5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2234B5" w:rsidRPr="00B968B4" w:rsidRDefault="002234B5"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2234B5" w:rsidRPr="00B968B4" w:rsidRDefault="002234B5"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74" w:name="OLE_LINK78"/>
      <w:bookmarkStart w:id="75" w:name="OLE_LINK79"/>
      <w:bookmarkStart w:id="76" w:name="OLE_LINK80"/>
    </w:p>
    <w:bookmarkEnd w:id="74"/>
    <w:bookmarkEnd w:id="75"/>
    <w:bookmarkEnd w:id="76"/>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8C0CB1" w:rsidRPr="00FC3989">
        <w:rPr>
          <w:rFonts w:cs="Arial"/>
          <w:sz w:val="24"/>
          <w:szCs w:val="24"/>
        </w:rPr>
        <w:instrText xml:space="preserve"> ADDIN EN.CITE &lt;EndNote&gt;&lt;Cite&gt;&lt;Author&gt;Zheng&lt;/Author&gt;&lt;Year&gt;2017&lt;/Year&gt;&lt;RecNum&gt;55&lt;/RecNum&gt;&lt;DisplayText&gt;&lt;style face="superscript"&gt;53&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8C0CB1" w:rsidRPr="00FC3989">
        <w:rPr>
          <w:rFonts w:cs="Arial"/>
          <w:noProof/>
          <w:sz w:val="24"/>
          <w:szCs w:val="24"/>
          <w:vertAlign w:val="superscript"/>
        </w:rPr>
        <w:t>53</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2234B5" w:rsidRPr="000712F5" w:rsidRDefault="002234B5"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2234B5" w:rsidRPr="000712F5" w:rsidRDefault="002234B5"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 </w:instrText>
      </w:r>
      <w:r w:rsidR="003E0C77"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DATA </w:instrText>
      </w:r>
      <w:r w:rsidR="003E0C77" w:rsidRPr="00FC3989">
        <w:rPr>
          <w:rFonts w:cs="Arial"/>
          <w:sz w:val="24"/>
          <w:szCs w:val="24"/>
          <w:vertAlign w:val="superscript"/>
        </w:rPr>
      </w:r>
      <w:r w:rsidR="003E0C77" w:rsidRPr="00FC3989">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r w:rsidR="003E0C77" w:rsidRPr="00FC3989">
        <w:rPr>
          <w:rFonts w:cs="Arial"/>
          <w:noProof/>
          <w:sz w:val="24"/>
          <w:szCs w:val="24"/>
          <w:vertAlign w:val="superscript"/>
        </w:rPr>
        <w:t>64, 65</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C91B2C" w:rsidRPr="00FC3989">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C91B2C" w:rsidRPr="00FC3989">
        <w:rPr>
          <w:rFonts w:cs="Arial"/>
          <w:noProof/>
          <w:sz w:val="24"/>
          <w:szCs w:val="24"/>
          <w:vertAlign w:val="superscript"/>
        </w:rPr>
        <w:t>32</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 </w:instrTex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DATA </w:instrText>
      </w:r>
      <w:r w:rsidR="00486F61" w:rsidRPr="00FC3989">
        <w:rPr>
          <w:rFonts w:cs="Arial"/>
          <w:sz w:val="24"/>
          <w:szCs w:val="24"/>
          <w:vertAlign w:val="superscript"/>
        </w:rPr>
      </w:r>
      <w:r w:rsidR="00486F61" w:rsidRPr="00FC3989">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r w:rsidR="00486F61" w:rsidRPr="00FC3989">
        <w:rPr>
          <w:rFonts w:cs="Arial"/>
          <w:noProof/>
          <w:sz w:val="24"/>
          <w:szCs w:val="24"/>
          <w:vertAlign w:val="superscript"/>
        </w:rPr>
        <w:t>66, 67</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66-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Zhang&lt;/Author&gt;&lt;Year&gt;2005&lt;/Year&gt;&lt;RecNum&gt;98&lt;/RecNum&gt;&lt;DisplayText&gt;&lt;style face="superscript"&gt;68&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8</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eung&lt;/Author&gt;&lt;Year&gt;2016&lt;/Year&gt;&lt;RecNum&gt;179&lt;/RecNum&gt;&lt;DisplayText&gt;&lt;style face="superscript"&gt;69&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6, 34, 41, 56, 62, 63, 65, 68, 70-7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36,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56, 77</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 73&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3, 7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7-80</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71, 8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16&lt;/RecNum&gt;&lt;DisplayText&gt;&lt;style face="superscript"&gt;71&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29&lt;/RecNum&gt;&lt;DisplayText&gt;&lt;style face="superscript"&gt;74&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2234B5" w:rsidRPr="002727C2" w:rsidRDefault="002234B5" w:rsidP="002727C2">
                            <w:pPr>
                              <w:pStyle w:val="Caption"/>
                              <w:jc w:val="both"/>
                              <w:rPr>
                                <w:rFonts w:ascii="Arial" w:hAnsi="Arial" w:cs="Arial"/>
                                <w:noProof/>
                                <w:color w:val="auto"/>
                                <w:sz w:val="20"/>
                                <w:szCs w:val="20"/>
                              </w:rPr>
                            </w:pPr>
                            <w:bookmarkStart w:id="77" w:name="OLE_LINK81"/>
                            <w:bookmarkStart w:id="78" w:name="OLE_LINK82"/>
                            <w:bookmarkStart w:id="79"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77"/>
                            <w:bookmarkEnd w:id="78"/>
                            <w:bookmarkEnd w:id="79"/>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2234B5" w:rsidRPr="002727C2" w:rsidRDefault="002234B5" w:rsidP="002727C2">
                      <w:pPr>
                        <w:pStyle w:val="Caption"/>
                        <w:jc w:val="both"/>
                        <w:rPr>
                          <w:rFonts w:ascii="Arial" w:hAnsi="Arial" w:cs="Arial"/>
                          <w:noProof/>
                          <w:color w:val="auto"/>
                          <w:sz w:val="20"/>
                          <w:szCs w:val="20"/>
                        </w:rPr>
                      </w:pPr>
                      <w:bookmarkStart w:id="80" w:name="OLE_LINK81"/>
                      <w:bookmarkStart w:id="81" w:name="OLE_LINK82"/>
                      <w:bookmarkStart w:id="82"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80"/>
                      <w:bookmarkEnd w:id="81"/>
                      <w:bookmarkEnd w:id="82"/>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82-85</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83" w:name="OLE_LINK1"/>
      <w:bookmarkStart w:id="84"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437FE0" w:rsidRPr="00FC3989">
        <w:rPr>
          <w:rFonts w:cs="Arial"/>
          <w:sz w:val="24"/>
          <w:szCs w:val="24"/>
          <w:vertAlign w:val="superscript"/>
        </w:rPr>
      </w:r>
      <w:r w:rsidR="00437FE0" w:rsidRPr="00FC3989">
        <w:rPr>
          <w:rFonts w:cs="Arial"/>
          <w:sz w:val="24"/>
          <w:szCs w:val="24"/>
          <w:vertAlign w:val="superscript"/>
        </w:rPr>
        <w:fldChar w:fldCharType="separate"/>
      </w:r>
      <w:r w:rsidR="00A50F9A" w:rsidRPr="00FC3989">
        <w:rPr>
          <w:rFonts w:cs="Arial"/>
          <w:noProof/>
          <w:sz w:val="24"/>
          <w:szCs w:val="24"/>
          <w:vertAlign w:val="superscript"/>
        </w:rPr>
        <w:t>86-96</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Tomkins&lt;/Author&gt;&lt;Year&gt;2015&lt;/Year&gt;&lt;RecNum&gt;49&lt;/RecNum&gt;&lt;DisplayText&gt;&lt;style face="superscript"&gt;97&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A50F9A" w:rsidRPr="00FC3989">
        <w:rPr>
          <w:rFonts w:cs="Arial"/>
          <w:noProof/>
          <w:sz w:val="24"/>
          <w:szCs w:val="24"/>
          <w:vertAlign w:val="superscript"/>
        </w:rPr>
        <w:t>97</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Driskell&lt;/Author&gt;&lt;Year&gt;2005&lt;/Year&gt;&lt;RecNum&gt;102&lt;/RecNum&gt;&lt;DisplayText&gt;&lt;style face="superscript"&gt;91&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A50F9A" w:rsidRPr="00FC3989">
        <w:rPr>
          <w:rFonts w:cs="Arial"/>
          <w:noProof/>
          <w:sz w:val="24"/>
          <w:szCs w:val="24"/>
          <w:vertAlign w:val="superscript"/>
        </w:rPr>
        <w:t>91</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r w:rsidR="00A50F9A" w:rsidRPr="00FC3989">
        <w:rPr>
          <w:rFonts w:cs="Arial"/>
          <w:noProof/>
          <w:sz w:val="24"/>
          <w:szCs w:val="24"/>
          <w:vertAlign w:val="superscript"/>
        </w:rPr>
        <w:t>89, 90, 93</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83"/>
    <w:bookmarkEnd w:id="84"/>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85"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F03048"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F03048" w:rsidRPr="00FC3989">
        <w:rPr>
          <w:rFonts w:cs="Arial"/>
          <w:noProof/>
          <w:sz w:val="24"/>
          <w:szCs w:val="24"/>
          <w:vertAlign w:val="superscript"/>
        </w:rPr>
        <w:t>28</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F03048" w:rsidRPr="00FC3989">
        <w:rPr>
          <w:rFonts w:cs="Arial"/>
          <w:sz w:val="24"/>
          <w:szCs w:val="24"/>
          <w:vertAlign w:val="superscript"/>
        </w:rPr>
        <w:instrText xml:space="preserve"> ADDIN EN.CITE </w:instrTex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F03048" w:rsidRPr="00FC3989">
        <w:rPr>
          <w:rFonts w:cs="Arial"/>
          <w:sz w:val="24"/>
          <w:szCs w:val="24"/>
          <w:vertAlign w:val="superscript"/>
        </w:rPr>
        <w:instrText xml:space="preserve"> ADDIN EN.CITE.DATA </w:instrText>
      </w:r>
      <w:r w:rsidR="00F03048" w:rsidRPr="00FC3989">
        <w:rPr>
          <w:rFonts w:cs="Arial"/>
          <w:sz w:val="24"/>
          <w:szCs w:val="24"/>
          <w:vertAlign w:val="superscript"/>
        </w:rPr>
      </w:r>
      <w:r w:rsidR="00F03048" w:rsidRPr="00FC3989">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r w:rsidR="00F03048" w:rsidRPr="00FC3989">
        <w:rPr>
          <w:rFonts w:cs="Arial"/>
          <w:noProof/>
          <w:sz w:val="24"/>
          <w:szCs w:val="24"/>
          <w:vertAlign w:val="superscript"/>
        </w:rPr>
        <w:t>52, 53, 5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F03048" w:rsidRPr="00FC3989">
        <w:rPr>
          <w:rFonts w:cs="Arial"/>
          <w:sz w:val="24"/>
          <w:szCs w:val="24"/>
          <w:vertAlign w:val="superscript"/>
        </w:rPr>
      </w:r>
      <w:r w:rsidR="00F03048" w:rsidRPr="00FC3989">
        <w:rPr>
          <w:rFonts w:cs="Arial"/>
          <w:sz w:val="24"/>
          <w:szCs w:val="24"/>
          <w:vertAlign w:val="superscript"/>
        </w:rPr>
        <w:fldChar w:fldCharType="separate"/>
      </w:r>
      <w:r w:rsidR="00A50F9A" w:rsidRPr="00FC3989">
        <w:rPr>
          <w:rFonts w:cs="Arial"/>
          <w:noProof/>
          <w:sz w:val="24"/>
          <w:szCs w:val="24"/>
          <w:vertAlign w:val="superscript"/>
        </w:rPr>
        <w:t>56, 70, 78-80, 98</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Song&lt;/Author&gt;&lt;Year&gt;2012&lt;/Year&gt;&lt;RecNum&gt;100&lt;/RecNum&gt;&lt;DisplayText&gt;&lt;style face="superscript"&gt;92&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F03048" w:rsidRPr="00FC3989">
        <w:rPr>
          <w:rFonts w:cs="Arial"/>
          <w:sz w:val="24"/>
          <w:szCs w:val="24"/>
          <w:vertAlign w:val="superscript"/>
        </w:rPr>
        <w:fldChar w:fldCharType="separate"/>
      </w:r>
      <w:r w:rsidR="00A50F9A" w:rsidRPr="00FC3989">
        <w:rPr>
          <w:rFonts w:cs="Arial"/>
          <w:noProof/>
          <w:sz w:val="24"/>
          <w:szCs w:val="24"/>
          <w:vertAlign w:val="superscript"/>
        </w:rPr>
        <w:t>92</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F03048"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F03048" w:rsidRPr="00FC3989">
        <w:rPr>
          <w:rFonts w:cs="Arial"/>
          <w:noProof/>
          <w:sz w:val="24"/>
          <w:szCs w:val="24"/>
          <w:vertAlign w:val="superscript"/>
        </w:rPr>
        <w:t>28</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 </w:instrTex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DATA </w:instrText>
      </w:r>
      <w:r w:rsidR="00BF4075" w:rsidRPr="00FC3989">
        <w:rPr>
          <w:rFonts w:cs="Arial"/>
          <w:sz w:val="24"/>
          <w:szCs w:val="24"/>
          <w:vertAlign w:val="superscript"/>
        </w:rPr>
      </w:r>
      <w:r w:rsidR="00BF4075" w:rsidRPr="00FC3989">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r w:rsidR="00BF4075" w:rsidRPr="00FC3989">
        <w:rPr>
          <w:rFonts w:cs="Arial"/>
          <w:noProof/>
          <w:sz w:val="24"/>
          <w:szCs w:val="24"/>
          <w:vertAlign w:val="superscript"/>
        </w:rPr>
        <w:t>52, 53, 57</w:t>
      </w:r>
      <w:r w:rsidR="00BF4075" w:rsidRPr="00FC3989">
        <w:rPr>
          <w:rFonts w:cs="Arial"/>
          <w:sz w:val="24"/>
          <w:szCs w:val="24"/>
          <w:vertAlign w:val="superscript"/>
        </w:rPr>
        <w:fldChar w:fldCharType="end"/>
      </w:r>
      <w:r w:rsidR="00BF4075" w:rsidRPr="00FC3989">
        <w:rPr>
          <w:rFonts w:cs="Arial"/>
          <w:sz w:val="24"/>
          <w:szCs w:val="24"/>
          <w:vertAlign w:val="superscript"/>
        </w:rPr>
        <w:t>]</w:t>
      </w:r>
      <w:bookmarkEnd w:id="85"/>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r w:rsidR="00A50F9A" w:rsidRPr="00FC3989">
        <w:rPr>
          <w:rFonts w:cs="Arial"/>
          <w:noProof/>
          <w:sz w:val="24"/>
          <w:szCs w:val="24"/>
          <w:vertAlign w:val="superscript"/>
        </w:rPr>
        <w:t>56, 79, 80, 90, 95</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 </w:instrText>
      </w:r>
      <w:r w:rsidR="00195DC9"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DATA </w:instrText>
      </w:r>
      <w:r w:rsidR="00195DC9" w:rsidRPr="00FC3989">
        <w:rPr>
          <w:rFonts w:cs="Arial"/>
          <w:sz w:val="24"/>
          <w:szCs w:val="24"/>
          <w:vertAlign w:val="superscript"/>
        </w:rPr>
      </w:r>
      <w:r w:rsidR="00195DC9"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195DC9" w:rsidRPr="00FC3989">
        <w:rPr>
          <w:rFonts w:cs="Arial"/>
          <w:noProof/>
          <w:sz w:val="24"/>
          <w:szCs w:val="24"/>
          <w:vertAlign w:val="superscript"/>
        </w:rPr>
        <w:t>75, 76, 7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5A47CF" w:rsidRPr="00FC3989">
        <w:rPr>
          <w:rFonts w:cs="Arial"/>
          <w:sz w:val="24"/>
          <w:szCs w:val="24"/>
          <w:vertAlign w:val="superscript"/>
        </w:rPr>
        <w:instrText xml:space="preserve"> ADDIN EN.CITE &lt;EndNote&gt;&lt;Cite&gt;&lt;Author&gt;Stöckel&lt;/Author&gt;&lt;Year&gt;2012&lt;/Year&gt;&lt;RecNum&gt;73&lt;/RecNum&gt;&lt;DisplayText&gt;&lt;style face="superscript"&gt;76&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5A47CF" w:rsidRPr="00FC3989">
        <w:rPr>
          <w:rFonts w:cs="Arial"/>
          <w:noProof/>
          <w:sz w:val="24"/>
          <w:szCs w:val="24"/>
          <w:vertAlign w:val="superscript"/>
        </w:rPr>
        <w:t>76</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Stöckel&lt;/Author&gt;&lt;Year&gt;2012&lt;/Year&gt;&lt;RecNum&gt;70&lt;/RecNum&gt;&lt;DisplayText&gt;&lt;style face="superscript"&gt;75&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75</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r w:rsidR="00A50F9A" w:rsidRPr="00FC3989">
        <w:rPr>
          <w:rFonts w:cs="Arial"/>
          <w:noProof/>
          <w:sz w:val="24"/>
          <w:szCs w:val="24"/>
          <w:vertAlign w:val="superscript"/>
        </w:rPr>
        <w:t>41, 89, 92, 93</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Pearman&lt;/Author&gt;&lt;Year&gt;2006&lt;/Year&gt;&lt;RecNum&gt;41&lt;/RecNum&gt;&lt;DisplayText&gt;&lt;style face="superscript"&gt;41&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4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Gardner&lt;/Author&gt;&lt;Year&gt;2008&lt;/Year&gt;&lt;RecNum&gt;56&lt;/RecNum&gt;&lt;DisplayText&gt;&lt;style face="superscript"&gt;38, 50&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8, 5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 xml:space="preserve">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99, 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Misra&lt;/Author&gt;&lt;Year&gt;2005&lt;/Year&gt;&lt;RecNum&gt;135&lt;/RecNum&gt;&lt;DisplayText&gt;&lt;style face="superscript"&gt;101&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Hokr&lt;/Author&gt;&lt;Year&gt;2014&lt;/Year&gt;&lt;RecNum&gt;134&lt;/RecNum&gt;&lt;DisplayText&gt;&lt;style face="superscript"&gt;102&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lewes&lt;/Author&gt;&lt;Year&gt;2012&lt;/Year&gt;&lt;RecNum&gt;29&lt;/RecNum&gt;&lt;DisplayText&gt;&lt;style face="superscript"&gt;99&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ox&lt;/Author&gt;&lt;Year&gt;2012&lt;/Year&gt;&lt;RecNum&gt;122&lt;/RecNum&gt;&lt;DisplayText&gt;&lt;style face="superscript"&gt;100&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Li&lt;/Author&gt;&lt;Year&gt;2008&lt;/Year&gt;&lt;RecNum&gt;136&lt;/RecNum&gt;&lt;DisplayText&gt;&lt;style face="superscript"&gt;103, 104&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3, 10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105, 10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86" w:name="OLE_LINK69"/>
      <w:bookmarkStart w:id="87" w:name="OLE_LINK70"/>
      <w:bookmarkStart w:id="88" w:name="OLE_LINK72"/>
      <w:r w:rsidRPr="00FC3989">
        <w:rPr>
          <w:rFonts w:cs="Arial"/>
          <w:sz w:val="24"/>
          <w:szCs w:val="24"/>
        </w:rPr>
        <w:t xml:space="preserve">In future </w:t>
      </w:r>
      <w:bookmarkEnd w:id="86"/>
      <w:bookmarkEnd w:id="87"/>
      <w:bookmarkEnd w:id="88"/>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FC3989" w:rsidRPr="00FC3989" w:rsidRDefault="00FC3989" w:rsidP="00FC3989">
      <w:pPr>
        <w:pStyle w:val="ListParagraph"/>
        <w:numPr>
          <w:ilvl w:val="1"/>
          <w:numId w:val="9"/>
        </w:numPr>
        <w:rPr>
          <w:b/>
          <w:sz w:val="28"/>
          <w:szCs w:val="28"/>
          <w:lang w:val="sv-SE"/>
        </w:rPr>
      </w:pPr>
      <w:r w:rsidRPr="00FC3989">
        <w:rPr>
          <w:b/>
          <w:sz w:val="36"/>
          <w:szCs w:val="36"/>
          <w:lang w:val="sv-SE"/>
        </w:rPr>
        <w:t xml:space="preserve"> </w:t>
      </w:r>
      <w:r w:rsidRPr="00FC3989">
        <w:rPr>
          <w:b/>
          <w:sz w:val="28"/>
          <w:szCs w:val="28"/>
          <w:lang w:val="sv-SE"/>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r>
        <w:rPr>
          <w:rFonts w:cs="Arial"/>
          <w:sz w:val="24"/>
          <w:szCs w:val="24"/>
        </w:rPr>
        <w:t xml:space="preserve">Raman and SERS experiments yield raw spectra that contain a large amount of data, and can often require sensitive and careful processing in order to fully utilise and evaluate the information presented. This is particularly true in applications where differentiation of </w:t>
      </w:r>
      <w:r>
        <w:rPr>
          <w:rFonts w:cs="Arial"/>
          <w:sz w:val="24"/>
          <w:szCs w:val="24"/>
        </w:rPr>
        <w:lastRenderedPageBreak/>
        <w:t xml:space="preserve">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w:t>
      </w:r>
      <w:proofErr w:type="spellStart"/>
      <w:r>
        <w:rPr>
          <w:rFonts w:cs="Arial"/>
          <w:sz w:val="24"/>
          <w:szCs w:val="24"/>
        </w:rPr>
        <w:t>iRootLab</w:t>
      </w:r>
      <w:proofErr w:type="spellEnd"/>
      <w:r>
        <w:rPr>
          <w:rFonts w:cs="Arial"/>
          <w:sz w:val="24"/>
          <w:szCs w:val="24"/>
        </w:rPr>
        <w:t xml:space="preserve"> toolbox</w:t>
      </w:r>
      <w:r>
        <w:rPr>
          <w:rFonts w:cs="Arial"/>
          <w:sz w:val="24"/>
          <w:szCs w:val="24"/>
        </w:rPr>
        <w:fldChar w:fldCharType="begin"/>
      </w:r>
      <w:r>
        <w:rPr>
          <w:rFonts w:cs="Arial"/>
          <w:sz w:val="24"/>
          <w:szCs w:val="24"/>
        </w:rPr>
        <w:instrText xml:space="preserve"> ADDIN EN.CITE &lt;EndNote&gt;&lt;Cite&gt;&lt;Author&gt;Trevisan&lt;/Author&gt;&lt;Year&gt;2013&lt;/Year&gt;&lt;RecNum&gt;144&lt;/RecNum&gt;&lt;DisplayText&gt;&lt;style face="superscript"&gt;107&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Pr>
          <w:rFonts w:cs="Arial"/>
          <w:sz w:val="24"/>
          <w:szCs w:val="24"/>
        </w:rPr>
        <w:fldChar w:fldCharType="separate"/>
      </w:r>
      <w:r w:rsidRPr="00EA5CE4">
        <w:rPr>
          <w:rFonts w:cs="Arial"/>
          <w:noProof/>
          <w:sz w:val="24"/>
          <w:szCs w:val="24"/>
          <w:vertAlign w:val="superscript"/>
        </w:rPr>
        <w:t>107</w:t>
      </w:r>
      <w:r>
        <w:rPr>
          <w:rFonts w:cs="Arial"/>
          <w:sz w:val="24"/>
          <w:szCs w:val="24"/>
        </w:rPr>
        <w:fldChar w:fldCharType="end"/>
      </w:r>
      <w:r>
        <w:rPr>
          <w:rFonts w:cs="Arial"/>
          <w:sz w:val="24"/>
          <w:szCs w:val="24"/>
        </w:rPr>
        <w:t xml:space="preserve"> for </w:t>
      </w:r>
      <w:proofErr w:type="spellStart"/>
      <w:r>
        <w:rPr>
          <w:rFonts w:cs="Arial"/>
          <w:sz w:val="24"/>
          <w:szCs w:val="24"/>
        </w:rPr>
        <w:t>Matlab</w:t>
      </w:r>
      <w:proofErr w:type="spellEnd"/>
      <w:r>
        <w:rPr>
          <w:rFonts w:cs="Arial"/>
          <w:sz w:val="24"/>
          <w:szCs w:val="24"/>
        </w:rPr>
        <w:t xml:space="preserve">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16013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2234B5" w:rsidRPr="00761B8D" w:rsidRDefault="002234B5"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6"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o35tljMCAABqBAAADgAAAAAAAAAAAAAAAAAuAgAA&#10;ZHJzL2Uyb0RvYy54bWxQSwECLQAUAAYACAAAACEAcIeijNoAAAAEAQAADwAAAAAAAAAAAAAAAACN&#10;BAAAZHJzL2Rvd25yZXYueG1sUEsFBgAAAAAEAAQA8wAAAJQFAAAAAA==&#10;" stroked="f">
                <v:textbox inset="0,0,0,0">
                  <w:txbxContent>
                    <w:p w:rsidR="002234B5" w:rsidRPr="00761B8D" w:rsidRDefault="002234B5"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Given the large data matrices mentioned above, evaluating data from SERS and Raman experiments often requires the use of techniques to reduce the dimensionality of the data whilst preserving as much of the information and variability to allowed for the extraction of useful characteristics and chemical information as possible from the spectrum</w:t>
      </w:r>
      <w:r w:rsidR="00AD3439">
        <w:rPr>
          <w:rFonts w:cs="Arial"/>
          <w:sz w:val="24"/>
          <w:szCs w:val="24"/>
        </w:rPr>
        <w:fldChar w:fldCharType="begin"/>
      </w:r>
      <w:r w:rsidR="00AD3439">
        <w:rPr>
          <w:rFonts w:cs="Arial"/>
          <w:sz w:val="24"/>
          <w:szCs w:val="24"/>
        </w:rPr>
        <w:instrText xml:space="preserve"> ADDIN EN.CITE &lt;EndNote&gt;&lt;Cite&gt;&lt;Author&gt;Jolliffe&lt;/Author&gt;&lt;Year&gt;2016&lt;/Year&gt;&lt;RecNum&gt;184&lt;/RecNum&gt;&lt;DisplayText&gt;&lt;style face="superscript"&gt;108&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AD3439">
        <w:rPr>
          <w:rFonts w:cs="Arial"/>
          <w:sz w:val="24"/>
          <w:szCs w:val="24"/>
        </w:rPr>
        <w:fldChar w:fldCharType="separate"/>
      </w:r>
      <w:r w:rsidR="00AD3439" w:rsidRPr="00AD3439">
        <w:rPr>
          <w:rFonts w:cs="Arial"/>
          <w:noProof/>
          <w:sz w:val="24"/>
          <w:szCs w:val="24"/>
          <w:vertAlign w:val="superscript"/>
        </w:rPr>
        <w:t>108</w:t>
      </w:r>
      <w:r w:rsidR="00AD3439">
        <w:rPr>
          <w:rFonts w:cs="Arial"/>
          <w:sz w:val="24"/>
          <w:szCs w:val="24"/>
        </w:rPr>
        <w:fldChar w:fldCharType="end"/>
      </w:r>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w:t>
      </w:r>
      <w:r w:rsidR="000E4DFE">
        <w:rPr>
          <w:rFonts w:cs="Arial"/>
          <w:sz w:val="24"/>
          <w:szCs w:val="24"/>
        </w:rPr>
        <w:lastRenderedPageBreak/>
        <w:t xml:space="preserve">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89" w:name="OLE_LINK84"/>
        <w:bookmarkStart w:id="90"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89"/>
        <w:bookmarkEnd w:id="90"/>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w:t>
      </w:r>
      <w:r>
        <w:rPr>
          <w:rFonts w:cs="Arial"/>
          <w:sz w:val="24"/>
          <w:szCs w:val="24"/>
          <w:shd w:val="clear" w:color="auto" w:fill="FFFFFF"/>
        </w:rPr>
        <w:lastRenderedPageBreak/>
        <w:t>are coefficients that describe the weight of each individual variable (row in X) in defining a particular PC, and can be visualised as a plot of variable agains</w:t>
      </w:r>
      <w:bookmarkStart w:id="91" w:name="_GoBack"/>
      <w:bookmarkEnd w:id="91"/>
      <w:r>
        <w:rPr>
          <w:rFonts w:cs="Arial"/>
          <w:sz w:val="24"/>
          <w:szCs w:val="24"/>
          <w:shd w:val="clear" w:color="auto" w:fill="FFFFFF"/>
        </w:rPr>
        <w:t>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 xml:space="preserve">Additionally, PCA can be combined with LDA as PC-LDA.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ction with Raman scattering techniques for homeland security applications, including</w:t>
      </w:r>
      <w:r w:rsidR="00282F61">
        <w:rPr>
          <w:rFonts w:cs="Arial"/>
          <w:sz w:val="24"/>
          <w:szCs w:val="24"/>
          <w:shd w:val="clear" w:color="auto" w:fill="FFFFFF"/>
        </w:rPr>
        <w:t xml:space="preserve"> the detection of CWAs</w:t>
      </w:r>
      <w:r w:rsidR="00282F61">
        <w:rPr>
          <w:rFonts w:cs="Arial"/>
          <w:sz w:val="24"/>
          <w:szCs w:val="24"/>
          <w:shd w:val="clear" w:color="auto" w:fill="FFFFFF"/>
        </w:rPr>
        <w:fldChar w:fldCharType="begin"/>
      </w:r>
      <w:r w:rsidR="00282F61">
        <w:rPr>
          <w:rFonts w:cs="Arial"/>
          <w:sz w:val="24"/>
          <w:szCs w:val="24"/>
          <w:shd w:val="clear" w:color="auto" w:fill="FFFFFF"/>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282F61">
        <w:rPr>
          <w:rFonts w:cs="Arial"/>
          <w:sz w:val="24"/>
          <w:szCs w:val="24"/>
          <w:shd w:val="clear" w:color="auto" w:fill="FFFFFF"/>
        </w:rPr>
        <w:fldChar w:fldCharType="separate"/>
      </w:r>
      <w:r w:rsidR="00282F61" w:rsidRPr="00282F61">
        <w:rPr>
          <w:rFonts w:cs="Arial"/>
          <w:noProof/>
          <w:sz w:val="24"/>
          <w:szCs w:val="24"/>
          <w:shd w:val="clear" w:color="auto" w:fill="FFFFFF"/>
          <w:vertAlign w:val="superscript"/>
        </w:rPr>
        <w:t>28</w:t>
      </w:r>
      <w:r w:rsidR="00282F61">
        <w:rPr>
          <w:rFonts w:cs="Arial"/>
          <w:sz w:val="24"/>
          <w:szCs w:val="24"/>
          <w:shd w:val="clear" w:color="auto" w:fill="FFFFFF"/>
        </w:rPr>
        <w:fldChar w:fldCharType="end"/>
      </w:r>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Uy
LCA1Mz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282F61">
        <w:rPr>
          <w:rFonts w:cs="Arial"/>
          <w:sz w:val="24"/>
          <w:szCs w:val="24"/>
          <w:shd w:val="clear" w:color="auto" w:fill="FFFFFF"/>
        </w:rPr>
        <w:instrText xml:space="preserve"> ADDIN EN.CITE </w:instrTex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Uy
LCA1Mz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282F61">
        <w:rPr>
          <w:rFonts w:cs="Arial"/>
          <w:sz w:val="24"/>
          <w:szCs w:val="24"/>
          <w:shd w:val="clear" w:color="auto" w:fill="FFFFFF"/>
        </w:rPr>
        <w:instrText xml:space="preserve"> ADDIN EN.CITE.DATA </w:instrText>
      </w:r>
      <w:r w:rsidR="00282F61">
        <w:rPr>
          <w:rFonts w:cs="Arial"/>
          <w:sz w:val="24"/>
          <w:szCs w:val="24"/>
          <w:shd w:val="clear" w:color="auto" w:fill="FFFFFF"/>
        </w:rPr>
      </w:r>
      <w:r w:rsidR="00282F61">
        <w:rPr>
          <w:rFonts w:cs="Arial"/>
          <w:sz w:val="24"/>
          <w:szCs w:val="24"/>
          <w:shd w:val="clear" w:color="auto" w:fill="FFFFFF"/>
        </w:rPr>
        <w:fldChar w:fldCharType="end"/>
      </w:r>
      <w:r w:rsidR="00282F61">
        <w:rPr>
          <w:rFonts w:cs="Arial"/>
          <w:sz w:val="24"/>
          <w:szCs w:val="24"/>
          <w:shd w:val="clear" w:color="auto" w:fill="FFFFFF"/>
        </w:rPr>
        <w:fldChar w:fldCharType="separate"/>
      </w:r>
      <w:r w:rsidR="00282F61" w:rsidRPr="00282F61">
        <w:rPr>
          <w:rFonts w:cs="Arial"/>
          <w:noProof/>
          <w:sz w:val="24"/>
          <w:szCs w:val="24"/>
          <w:shd w:val="clear" w:color="auto" w:fill="FFFFFF"/>
          <w:vertAlign w:val="superscript"/>
        </w:rPr>
        <w:t>52, 53</w:t>
      </w:r>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r w:rsidR="00282F61">
        <w:rPr>
          <w:rFonts w:cs="Arial"/>
          <w:sz w:val="24"/>
          <w:szCs w:val="24"/>
          <w:shd w:val="clear" w:color="auto" w:fill="FFFFFF"/>
        </w:rPr>
        <w:fldChar w:fldCharType="begin"/>
      </w:r>
      <w:r w:rsidR="00282F61">
        <w:rPr>
          <w:rFonts w:cs="Arial"/>
          <w:sz w:val="24"/>
          <w:szCs w:val="24"/>
          <w:shd w:val="clear" w:color="auto" w:fill="FFFFFF"/>
        </w:rPr>
        <w:instrText xml:space="preserve"> ADDIN EN.CITE &lt;EndNote&gt;&lt;Cite&gt;&lt;Author&gt;Patel&lt;/Author&gt;&lt;Year&gt;2008&lt;/Year&gt;&lt;RecNum&gt;114&lt;/RecNum&gt;&lt;DisplayText&gt;&lt;style face="superscript"&gt;80&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282F61">
        <w:rPr>
          <w:rFonts w:cs="Arial"/>
          <w:sz w:val="24"/>
          <w:szCs w:val="24"/>
          <w:shd w:val="clear" w:color="auto" w:fill="FFFFFF"/>
        </w:rPr>
        <w:fldChar w:fldCharType="separate"/>
      </w:r>
      <w:r w:rsidR="00282F61" w:rsidRPr="00282F61">
        <w:rPr>
          <w:rFonts w:cs="Arial"/>
          <w:noProof/>
          <w:sz w:val="24"/>
          <w:szCs w:val="24"/>
          <w:shd w:val="clear" w:color="auto" w:fill="FFFFFF"/>
          <w:vertAlign w:val="superscript"/>
        </w:rPr>
        <w:t>80</w:t>
      </w:r>
      <w:r w:rsidR="00282F61">
        <w:rPr>
          <w:rFonts w:cs="Arial"/>
          <w:sz w:val="24"/>
          <w:szCs w:val="24"/>
          <w:shd w:val="clear" w:color="auto" w:fill="FFFFFF"/>
        </w:rPr>
        <w:fldChar w:fldCharType="end"/>
      </w:r>
      <w:r w:rsidR="00282F61">
        <w:rPr>
          <w:rFonts w:cs="Arial"/>
          <w:sz w:val="24"/>
          <w:szCs w:val="24"/>
          <w:shd w:val="clear" w:color="auto" w:fill="FFFFFF"/>
        </w:rPr>
        <w:t>.</w:t>
      </w:r>
    </w:p>
    <w:p w:rsidR="002234B5" w:rsidRPr="00FF6BC5" w:rsidRDefault="002234B5" w:rsidP="00FF6BC5">
      <w:pPr>
        <w:spacing w:line="360" w:lineRule="auto"/>
        <w:jc w:val="both"/>
        <w:rPr>
          <w:rFonts w:cs="Arial"/>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lastRenderedPageBreak/>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lastRenderedPageBreak/>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282F61" w:rsidRPr="00282F61" w:rsidRDefault="003800B5" w:rsidP="00282F61">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282F61" w:rsidRPr="00282F61">
        <w:t>1.</w:t>
      </w:r>
      <w:r w:rsidR="00282F61" w:rsidRPr="00282F61">
        <w:tab/>
        <w:t xml:space="preserve">S. R. Talbot and G. Sartorius, </w:t>
      </w:r>
      <w:r w:rsidR="00282F61" w:rsidRPr="00282F61">
        <w:rPr>
          <w:i/>
        </w:rPr>
        <w:t>Engineering in Life Sciences</w:t>
      </w:r>
      <w:r w:rsidR="00282F61" w:rsidRPr="00282F61">
        <w:t xml:space="preserve">, 2011, </w:t>
      </w:r>
      <w:r w:rsidR="00282F61" w:rsidRPr="00282F61">
        <w:rPr>
          <w:b/>
        </w:rPr>
        <w:t>11</w:t>
      </w:r>
      <w:r w:rsidR="00282F61" w:rsidRPr="00282F61">
        <w:t>, 468-475.</w:t>
      </w:r>
    </w:p>
    <w:p w:rsidR="00282F61" w:rsidRPr="00282F61" w:rsidRDefault="00282F61" w:rsidP="00282F61">
      <w:pPr>
        <w:pStyle w:val="EndNoteBibliography"/>
        <w:spacing w:after="0"/>
        <w:ind w:left="720" w:hanging="720"/>
      </w:pPr>
      <w:r w:rsidRPr="00282F61">
        <w:t>2.</w:t>
      </w:r>
      <w:r w:rsidRPr="00282F61">
        <w:tab/>
        <w:t xml:space="preserve">A. Smekal, </w:t>
      </w:r>
      <w:r w:rsidRPr="00282F61">
        <w:rPr>
          <w:i/>
        </w:rPr>
        <w:t>Naturwissenschaften</w:t>
      </w:r>
      <w:r w:rsidRPr="00282F61">
        <w:t xml:space="preserve">, 1923, </w:t>
      </w:r>
      <w:r w:rsidRPr="00282F61">
        <w:rPr>
          <w:b/>
        </w:rPr>
        <w:t>11</w:t>
      </w:r>
      <w:r w:rsidRPr="00282F61">
        <w:t>, 873-875.</w:t>
      </w:r>
    </w:p>
    <w:p w:rsidR="00282F61" w:rsidRPr="00282F61" w:rsidRDefault="00282F61" w:rsidP="00282F61">
      <w:pPr>
        <w:pStyle w:val="EndNoteBibliography"/>
        <w:spacing w:after="0"/>
        <w:ind w:left="720" w:hanging="720"/>
      </w:pPr>
      <w:r w:rsidRPr="00282F61">
        <w:t>3.</w:t>
      </w:r>
      <w:r w:rsidRPr="00282F61">
        <w:tab/>
        <w:t xml:space="preserve">C. V. Raman and K. S. Krishnan, </w:t>
      </w:r>
      <w:r w:rsidRPr="00282F61">
        <w:rPr>
          <w:i/>
        </w:rPr>
        <w:t>Curr. Sci.</w:t>
      </w:r>
      <w:r w:rsidRPr="00282F61">
        <w:t xml:space="preserve">, 1998, </w:t>
      </w:r>
      <w:r w:rsidRPr="00282F61">
        <w:rPr>
          <w:b/>
        </w:rPr>
        <w:t>74</w:t>
      </w:r>
      <w:r w:rsidRPr="00282F61">
        <w:t>, 381-381.</w:t>
      </w:r>
    </w:p>
    <w:p w:rsidR="00282F61" w:rsidRPr="00282F61" w:rsidRDefault="00282F61" w:rsidP="00282F61">
      <w:pPr>
        <w:pStyle w:val="EndNoteBibliography"/>
        <w:spacing w:after="0"/>
        <w:ind w:left="720" w:hanging="720"/>
      </w:pPr>
      <w:r w:rsidRPr="00282F61">
        <w:t>4.</w:t>
      </w:r>
      <w:r w:rsidRPr="00282F61">
        <w:tab/>
        <w:t xml:space="preserve">K. Carron and R. Cox, </w:t>
      </w:r>
      <w:r w:rsidRPr="00282F61">
        <w:rPr>
          <w:i/>
        </w:rPr>
        <w:t>Analytical Chemistry</w:t>
      </w:r>
      <w:r w:rsidRPr="00282F61">
        <w:t xml:space="preserve">, 2010, </w:t>
      </w:r>
      <w:r w:rsidRPr="00282F61">
        <w:rPr>
          <w:b/>
        </w:rPr>
        <w:t>82</w:t>
      </w:r>
      <w:r w:rsidRPr="00282F61">
        <w:t>, 3419-3425.</w:t>
      </w:r>
    </w:p>
    <w:p w:rsidR="00282F61" w:rsidRPr="00282F61" w:rsidRDefault="00282F61" w:rsidP="00282F61">
      <w:pPr>
        <w:pStyle w:val="EndNoteBibliography"/>
        <w:spacing w:after="0"/>
        <w:ind w:left="720" w:hanging="720"/>
      </w:pPr>
      <w:r w:rsidRPr="00282F61">
        <w:t>5.</w:t>
      </w:r>
      <w:r w:rsidRPr="00282F61">
        <w:tab/>
        <w:t xml:space="preserve">C. Matthäus, B. Bird, M. Miljković, T. Chernenko, M. Romeo and M. Diem, </w:t>
      </w:r>
      <w:r w:rsidRPr="00282F61">
        <w:rPr>
          <w:i/>
        </w:rPr>
        <w:t>Methods Cell Biol</w:t>
      </w:r>
      <w:r w:rsidRPr="00282F61">
        <w:t xml:space="preserve">, 2008, </w:t>
      </w:r>
      <w:r w:rsidRPr="00282F61">
        <w:rPr>
          <w:b/>
        </w:rPr>
        <w:t>89</w:t>
      </w:r>
      <w:r w:rsidRPr="00282F61">
        <w:t>, 275-308.</w:t>
      </w:r>
    </w:p>
    <w:p w:rsidR="00282F61" w:rsidRPr="00282F61" w:rsidRDefault="00282F61" w:rsidP="00282F61">
      <w:pPr>
        <w:pStyle w:val="EndNoteBibliography"/>
        <w:spacing w:after="0"/>
        <w:ind w:left="720" w:hanging="720"/>
      </w:pPr>
      <w:r w:rsidRPr="00282F61">
        <w:t>6.</w:t>
      </w:r>
      <w:r w:rsidRPr="00282F61">
        <w:tab/>
        <w:t xml:space="preserve">J. W. Chan, A. P. Esposito, C. E. Talley, C. W. Hollars, S. M. Lane and T. Huser, </w:t>
      </w:r>
      <w:r w:rsidRPr="00282F61">
        <w:rPr>
          <w:i/>
        </w:rPr>
        <w:t>Analytical Chemistry</w:t>
      </w:r>
      <w:r w:rsidRPr="00282F61">
        <w:t xml:space="preserve">, 2004, </w:t>
      </w:r>
      <w:r w:rsidRPr="00282F61">
        <w:rPr>
          <w:b/>
        </w:rPr>
        <w:t>76</w:t>
      </w:r>
      <w:r w:rsidRPr="00282F61">
        <w:t>, 599-603.</w:t>
      </w:r>
    </w:p>
    <w:p w:rsidR="00282F61" w:rsidRPr="00282F61" w:rsidRDefault="00282F61" w:rsidP="00282F61">
      <w:pPr>
        <w:pStyle w:val="EndNoteBibliography"/>
        <w:spacing w:after="0"/>
        <w:ind w:left="720" w:hanging="720"/>
      </w:pPr>
      <w:r w:rsidRPr="00282F61">
        <w:t>7.</w:t>
      </w:r>
      <w:r w:rsidRPr="00282F61">
        <w:tab/>
        <w:t xml:space="preserve">B. K. Dable, B. A. Love, T. M. Battaglia, K. S. Booksh, M. D. Lilley and B. J. Marquardt, </w:t>
      </w:r>
      <w:r w:rsidRPr="00282F61">
        <w:rPr>
          <w:i/>
        </w:rPr>
        <w:t>Applied spectroscopy</w:t>
      </w:r>
      <w:r w:rsidRPr="00282F61">
        <w:t xml:space="preserve">, 2006, </w:t>
      </w:r>
      <w:r w:rsidRPr="00282F61">
        <w:rPr>
          <w:b/>
        </w:rPr>
        <w:t>60</w:t>
      </w:r>
      <w:r w:rsidRPr="00282F61">
        <w:t>, 773-780.</w:t>
      </w:r>
    </w:p>
    <w:p w:rsidR="00282F61" w:rsidRPr="00282F61" w:rsidRDefault="00282F61" w:rsidP="00282F61">
      <w:pPr>
        <w:pStyle w:val="EndNoteBibliography"/>
        <w:spacing w:after="0"/>
        <w:ind w:left="720" w:hanging="720"/>
      </w:pPr>
      <w:r w:rsidRPr="00282F61">
        <w:t>8.</w:t>
      </w:r>
      <w:r w:rsidRPr="00282F61">
        <w:tab/>
        <w:t xml:space="preserve">C. Krafft, B. Dietzek, M. Schmitt and J. Popp, </w:t>
      </w:r>
      <w:r w:rsidRPr="00282F61">
        <w:rPr>
          <w:i/>
        </w:rPr>
        <w:t>BIOMEDO</w:t>
      </w:r>
      <w:r w:rsidRPr="00282F61">
        <w:t xml:space="preserve">, 2012, </w:t>
      </w:r>
      <w:r w:rsidRPr="00282F61">
        <w:rPr>
          <w:b/>
        </w:rPr>
        <w:t>17</w:t>
      </w:r>
      <w:r w:rsidRPr="00282F61">
        <w:t>, 0408011-04080115.</w:t>
      </w:r>
    </w:p>
    <w:p w:rsidR="00282F61" w:rsidRPr="00282F61" w:rsidRDefault="00282F61" w:rsidP="00282F61">
      <w:pPr>
        <w:pStyle w:val="EndNoteBibliography"/>
        <w:spacing w:after="0"/>
        <w:ind w:left="720" w:hanging="720"/>
      </w:pPr>
      <w:r w:rsidRPr="00282F61">
        <w:t>9.</w:t>
      </w:r>
      <w:r w:rsidRPr="00282F61">
        <w:tab/>
        <w:t xml:space="preserve">T. G. Matthews and F. E. Lytle, </w:t>
      </w:r>
      <w:r w:rsidRPr="00282F61">
        <w:rPr>
          <w:i/>
        </w:rPr>
        <w:t>Analytical Chemistry</w:t>
      </w:r>
      <w:r w:rsidRPr="00282F61">
        <w:t xml:space="preserve">, 1979, </w:t>
      </w:r>
      <w:r w:rsidRPr="00282F61">
        <w:rPr>
          <w:b/>
        </w:rPr>
        <w:t>51</w:t>
      </w:r>
      <w:r w:rsidRPr="00282F61">
        <w:t>, 583-585.</w:t>
      </w:r>
    </w:p>
    <w:p w:rsidR="00282F61" w:rsidRPr="00282F61" w:rsidRDefault="00282F61" w:rsidP="00282F61">
      <w:pPr>
        <w:pStyle w:val="EndNoteBibliography"/>
        <w:spacing w:after="0"/>
        <w:ind w:left="720" w:hanging="720"/>
      </w:pPr>
      <w:r w:rsidRPr="00282F61">
        <w:t>10.</w:t>
      </w:r>
      <w:r w:rsidRPr="00282F61">
        <w:tab/>
        <w:t xml:space="preserve">M. O. Scully, G. W. Kattawar, R. P. Lucht, T. Opatrný, H. Pilloff, A. Rebane, A. V. Sokolov and M. S. Zubairy, </w:t>
      </w:r>
      <w:r w:rsidRPr="00282F61">
        <w:rPr>
          <w:i/>
        </w:rPr>
        <w:t>Proceedings of the National Academy of Sciences</w:t>
      </w:r>
      <w:r w:rsidRPr="00282F61">
        <w:t xml:space="preserve">, 2002, </w:t>
      </w:r>
      <w:r w:rsidRPr="00282F61">
        <w:rPr>
          <w:b/>
        </w:rPr>
        <w:t>99</w:t>
      </w:r>
      <w:r w:rsidRPr="00282F61">
        <w:t>, 10994-11001.</w:t>
      </w:r>
    </w:p>
    <w:p w:rsidR="00282F61" w:rsidRPr="00282F61" w:rsidRDefault="00282F61" w:rsidP="00282F61">
      <w:pPr>
        <w:pStyle w:val="EndNoteBibliography"/>
        <w:spacing w:after="0"/>
        <w:ind w:left="720" w:hanging="720"/>
      </w:pPr>
      <w:r w:rsidRPr="00282F61">
        <w:t>11.</w:t>
      </w:r>
      <w:r w:rsidRPr="00282F61">
        <w:tab/>
        <w:t xml:space="preserve">P. H. M. Fleischmann, A. McQuillan, </w:t>
      </w:r>
      <w:r w:rsidRPr="00282F61">
        <w:rPr>
          <w:i/>
        </w:rPr>
        <w:t>Chemical Physical Letters</w:t>
      </w:r>
      <w:r w:rsidRPr="00282F61">
        <w:t xml:space="preserve">, 1974, </w:t>
      </w:r>
      <w:r w:rsidRPr="00282F61">
        <w:rPr>
          <w:b/>
        </w:rPr>
        <w:t>26</w:t>
      </w:r>
      <w:r w:rsidRPr="00282F61">
        <w:t>, 163-166.</w:t>
      </w:r>
    </w:p>
    <w:p w:rsidR="00282F61" w:rsidRPr="00282F61" w:rsidRDefault="00282F61" w:rsidP="00282F61">
      <w:pPr>
        <w:pStyle w:val="EndNoteBibliography"/>
        <w:spacing w:after="0"/>
        <w:ind w:left="720" w:hanging="720"/>
      </w:pPr>
      <w:r w:rsidRPr="00282F61">
        <w:t>12.</w:t>
      </w:r>
      <w:r w:rsidRPr="00282F61">
        <w:tab/>
        <w:t xml:space="preserve">E. J. Blackie, E. C. L. Ru and P. G. Etchegoin, </w:t>
      </w:r>
      <w:r w:rsidRPr="00282F61">
        <w:rPr>
          <w:i/>
        </w:rPr>
        <w:t>Journal of the American Chemical Society</w:t>
      </w:r>
      <w:r w:rsidRPr="00282F61">
        <w:t xml:space="preserve">, 2009, </w:t>
      </w:r>
      <w:r w:rsidRPr="00282F61">
        <w:rPr>
          <w:b/>
        </w:rPr>
        <w:t>131</w:t>
      </w:r>
      <w:r w:rsidRPr="00282F61">
        <w:t>, 14466-14472.</w:t>
      </w:r>
    </w:p>
    <w:p w:rsidR="00282F61" w:rsidRPr="00282F61" w:rsidRDefault="00282F61" w:rsidP="00282F61">
      <w:pPr>
        <w:pStyle w:val="EndNoteBibliography"/>
        <w:spacing w:after="0"/>
        <w:ind w:left="720" w:hanging="720"/>
      </w:pPr>
      <w:r w:rsidRPr="00282F61">
        <w:t>13.</w:t>
      </w:r>
      <w:r w:rsidRPr="00282F61">
        <w:tab/>
        <w:t xml:space="preserve">E. C. Le Ru, E. Blackie, M. Meyer and P. G. Etchegoin, </w:t>
      </w:r>
      <w:r w:rsidRPr="00282F61">
        <w:rPr>
          <w:i/>
        </w:rPr>
        <w:t>The Journal of Physical Chemistry C</w:t>
      </w:r>
      <w:r w:rsidRPr="00282F61">
        <w:t xml:space="preserve">, 2007, </w:t>
      </w:r>
      <w:r w:rsidRPr="00282F61">
        <w:rPr>
          <w:b/>
        </w:rPr>
        <w:t>111</w:t>
      </w:r>
      <w:r w:rsidRPr="00282F61">
        <w:t>, 13794-13803.</w:t>
      </w:r>
    </w:p>
    <w:p w:rsidR="00282F61" w:rsidRPr="00282F61" w:rsidRDefault="00282F61" w:rsidP="00282F61">
      <w:pPr>
        <w:pStyle w:val="EndNoteBibliography"/>
        <w:spacing w:after="0"/>
        <w:ind w:left="720" w:hanging="720"/>
      </w:pPr>
      <w:r w:rsidRPr="00282F61">
        <w:t>14.</w:t>
      </w:r>
      <w:r w:rsidRPr="00282F61">
        <w:tab/>
        <w:t xml:space="preserve">E. C. Le Ru, M. Meyer and P. G. Etchegoin, </w:t>
      </w:r>
      <w:r w:rsidRPr="00282F61">
        <w:rPr>
          <w:i/>
        </w:rPr>
        <w:t>The Journal of Physical Chemistry B</w:t>
      </w:r>
      <w:r w:rsidRPr="00282F61">
        <w:t xml:space="preserve">, 2006, </w:t>
      </w:r>
      <w:r w:rsidRPr="00282F61">
        <w:rPr>
          <w:b/>
        </w:rPr>
        <w:t>110</w:t>
      </w:r>
      <w:r w:rsidRPr="00282F61">
        <w:t>, 1944-1948.</w:t>
      </w:r>
    </w:p>
    <w:p w:rsidR="00282F61" w:rsidRPr="00282F61" w:rsidRDefault="00282F61" w:rsidP="00282F61">
      <w:pPr>
        <w:pStyle w:val="EndNoteBibliography"/>
        <w:spacing w:after="0"/>
        <w:ind w:left="720" w:hanging="720"/>
      </w:pPr>
      <w:r w:rsidRPr="00282F61">
        <w:t>15.</w:t>
      </w:r>
      <w:r w:rsidRPr="00282F61">
        <w:tab/>
        <w:t xml:space="preserve">D. L. Jeanmaire and R. P. Vanduyne, </w:t>
      </w:r>
      <w:r w:rsidRPr="00282F61">
        <w:rPr>
          <w:i/>
        </w:rPr>
        <w:t>J. Electroanal. Chem.</w:t>
      </w:r>
      <w:r w:rsidRPr="00282F61">
        <w:t xml:space="preserve">, 1977, </w:t>
      </w:r>
      <w:r w:rsidRPr="00282F61">
        <w:rPr>
          <w:b/>
        </w:rPr>
        <w:t>84</w:t>
      </w:r>
      <w:r w:rsidRPr="00282F61">
        <w:t>, 1-20.</w:t>
      </w:r>
    </w:p>
    <w:p w:rsidR="00282F61" w:rsidRPr="00282F61" w:rsidRDefault="00282F61" w:rsidP="00282F61">
      <w:pPr>
        <w:pStyle w:val="EndNoteBibliography"/>
        <w:spacing w:after="0"/>
        <w:ind w:left="720" w:hanging="720"/>
      </w:pPr>
      <w:r w:rsidRPr="00282F61">
        <w:t>16.</w:t>
      </w:r>
      <w:r w:rsidRPr="00282F61">
        <w:tab/>
        <w:t xml:space="preserve">V. I. Kukushkin, A. B. Van’kov and I. V. Kukushkin, </w:t>
      </w:r>
      <w:r w:rsidRPr="00282F61">
        <w:rPr>
          <w:i/>
        </w:rPr>
        <w:t>JETP Letters</w:t>
      </w:r>
      <w:r w:rsidRPr="00282F61">
        <w:t xml:space="preserve">, 2013, </w:t>
      </w:r>
      <w:r w:rsidRPr="00282F61">
        <w:rPr>
          <w:b/>
        </w:rPr>
        <w:t>98</w:t>
      </w:r>
      <w:r w:rsidRPr="00282F61">
        <w:t>, 64-69.</w:t>
      </w:r>
    </w:p>
    <w:p w:rsidR="00282F61" w:rsidRPr="00282F61" w:rsidRDefault="00282F61" w:rsidP="00282F61">
      <w:pPr>
        <w:pStyle w:val="EndNoteBibliography"/>
        <w:spacing w:after="0"/>
        <w:ind w:left="720" w:hanging="720"/>
      </w:pPr>
      <w:r w:rsidRPr="00282F61">
        <w:t>17.</w:t>
      </w:r>
      <w:r w:rsidRPr="00282F61">
        <w:tab/>
        <w:t xml:space="preserve">S. Yang, X. Dai, B. B. Stogin and T.-S. Wong, </w:t>
      </w:r>
      <w:r w:rsidRPr="00282F61">
        <w:rPr>
          <w:i/>
        </w:rPr>
        <w:t>Proceedings of the National Academy of Sciences</w:t>
      </w:r>
      <w:r w:rsidRPr="00282F61">
        <w:t xml:space="preserve">, 2016, </w:t>
      </w:r>
      <w:r w:rsidRPr="00282F61">
        <w:rPr>
          <w:b/>
        </w:rPr>
        <w:t>113</w:t>
      </w:r>
      <w:r w:rsidRPr="00282F61">
        <w:t>, 268-273.</w:t>
      </w:r>
    </w:p>
    <w:p w:rsidR="00282F61" w:rsidRPr="00282F61" w:rsidRDefault="00282F61" w:rsidP="00282F61">
      <w:pPr>
        <w:pStyle w:val="EndNoteBibliography"/>
        <w:spacing w:after="0"/>
        <w:ind w:left="720" w:hanging="720"/>
      </w:pPr>
      <w:r w:rsidRPr="00282F61">
        <w:t>18.</w:t>
      </w:r>
      <w:r w:rsidRPr="00282F61">
        <w:tab/>
        <w:t xml:space="preserve">C. L. Haynes, A. D. McFarland and R. P. V. Duyne, </w:t>
      </w:r>
      <w:r w:rsidRPr="00282F61">
        <w:rPr>
          <w:i/>
        </w:rPr>
        <w:t>Analytical Chemistry</w:t>
      </w:r>
      <w:r w:rsidRPr="00282F61">
        <w:t xml:space="preserve">, 2005, </w:t>
      </w:r>
      <w:r w:rsidRPr="00282F61">
        <w:rPr>
          <w:b/>
        </w:rPr>
        <w:t>77</w:t>
      </w:r>
      <w:r w:rsidRPr="00282F61">
        <w:t>, 338 A-346 A.</w:t>
      </w:r>
    </w:p>
    <w:p w:rsidR="00282F61" w:rsidRPr="00282F61" w:rsidRDefault="00282F61" w:rsidP="00282F61">
      <w:pPr>
        <w:pStyle w:val="EndNoteBibliography"/>
        <w:spacing w:after="0"/>
        <w:ind w:left="720" w:hanging="720"/>
      </w:pPr>
      <w:r w:rsidRPr="00282F61">
        <w:t>19.</w:t>
      </w:r>
      <w:r w:rsidRPr="00282F61">
        <w:tab/>
        <w:t xml:space="preserve">N. A. Abu Hatab, J. M. Oran and M. J. Sepaniak, </w:t>
      </w:r>
      <w:r w:rsidRPr="00282F61">
        <w:rPr>
          <w:i/>
        </w:rPr>
        <w:t>ACS Nano</w:t>
      </w:r>
      <w:r w:rsidRPr="00282F61">
        <w:t xml:space="preserve">, 2008, </w:t>
      </w:r>
      <w:r w:rsidRPr="00282F61">
        <w:rPr>
          <w:b/>
        </w:rPr>
        <w:t>2</w:t>
      </w:r>
      <w:r w:rsidRPr="00282F61">
        <w:t>, 377-385.</w:t>
      </w:r>
    </w:p>
    <w:p w:rsidR="00282F61" w:rsidRPr="00282F61" w:rsidRDefault="00282F61" w:rsidP="00282F61">
      <w:pPr>
        <w:pStyle w:val="EndNoteBibliography"/>
        <w:spacing w:after="0"/>
        <w:ind w:left="720" w:hanging="720"/>
      </w:pPr>
      <w:r w:rsidRPr="00282F61">
        <w:t>20.</w:t>
      </w:r>
      <w:r w:rsidRPr="00282F61">
        <w:tab/>
        <w:t xml:space="preserve">W. Cai, W. Wang, L. Lu and T. Chen, </w:t>
      </w:r>
      <w:r w:rsidRPr="00282F61">
        <w:rPr>
          <w:i/>
        </w:rPr>
        <w:t>Colloid and Polymer Science</w:t>
      </w:r>
      <w:r w:rsidRPr="00282F61">
        <w:t xml:space="preserve">, 2013, </w:t>
      </w:r>
      <w:r w:rsidRPr="00282F61">
        <w:rPr>
          <w:b/>
        </w:rPr>
        <w:t>291</w:t>
      </w:r>
      <w:r w:rsidRPr="00282F61">
        <w:t>, 2023-2029.</w:t>
      </w:r>
    </w:p>
    <w:p w:rsidR="00282F61" w:rsidRPr="00282F61" w:rsidRDefault="00282F61" w:rsidP="00282F61">
      <w:pPr>
        <w:pStyle w:val="EndNoteBibliography"/>
        <w:spacing w:after="0"/>
        <w:ind w:left="720" w:hanging="720"/>
      </w:pPr>
      <w:r w:rsidRPr="00282F61">
        <w:t>21.</w:t>
      </w:r>
      <w:r w:rsidRPr="00282F61">
        <w:tab/>
        <w:t xml:space="preserve">K. S. Giesfeldt, R. M. Connatser, M. A. De Jesús, P. Dutta and M. J. Sepaniak, </w:t>
      </w:r>
      <w:r w:rsidRPr="00282F61">
        <w:rPr>
          <w:i/>
        </w:rPr>
        <w:t>Journal of Raman Spectroscopy</w:t>
      </w:r>
      <w:r w:rsidRPr="00282F61">
        <w:t xml:space="preserve">, 2005, </w:t>
      </w:r>
      <w:r w:rsidRPr="00282F61">
        <w:rPr>
          <w:b/>
        </w:rPr>
        <w:t>36</w:t>
      </w:r>
      <w:r w:rsidRPr="00282F61">
        <w:t>, 1134-1142.</w:t>
      </w:r>
    </w:p>
    <w:p w:rsidR="00282F61" w:rsidRPr="00282F61" w:rsidRDefault="00282F61" w:rsidP="00282F61">
      <w:pPr>
        <w:pStyle w:val="EndNoteBibliography"/>
        <w:spacing w:after="0"/>
        <w:ind w:left="720" w:hanging="720"/>
      </w:pPr>
      <w:r w:rsidRPr="00282F61">
        <w:t>22.</w:t>
      </w:r>
      <w:r w:rsidRPr="00282F61">
        <w:tab/>
        <w:t xml:space="preserve">E. Smith and G. Dent, in </w:t>
      </w:r>
      <w:r w:rsidRPr="00282F61">
        <w:rPr>
          <w:i/>
        </w:rPr>
        <w:t>Modern Raman Spectroscopy – A Practical Approach</w:t>
      </w:r>
      <w:r w:rsidRPr="00282F61">
        <w:t>, John Wiley &amp; Sons, Ltd, 2005, DOI: 10.1002/0470011831.ch7, pp. 181-202.</w:t>
      </w:r>
    </w:p>
    <w:p w:rsidR="00282F61" w:rsidRPr="00282F61" w:rsidRDefault="00282F61" w:rsidP="00282F61">
      <w:pPr>
        <w:pStyle w:val="EndNoteBibliography"/>
        <w:spacing w:after="0"/>
        <w:ind w:left="720" w:hanging="720"/>
      </w:pPr>
      <w:r w:rsidRPr="00282F61">
        <w:lastRenderedPageBreak/>
        <w:t>23.</w:t>
      </w:r>
      <w:r w:rsidRPr="00282F61">
        <w:tab/>
        <w:t xml:space="preserve">W. M. Tolles, J. W. Nibler, J. R. McDonald and A. B. Harvey, </w:t>
      </w:r>
      <w:r w:rsidRPr="00282F61">
        <w:rPr>
          <w:i/>
        </w:rPr>
        <w:t>Applied Spectroscopy</w:t>
      </w:r>
      <w:r w:rsidRPr="00282F61">
        <w:t xml:space="preserve">, 1977, </w:t>
      </w:r>
      <w:r w:rsidRPr="00282F61">
        <w:rPr>
          <w:b/>
        </w:rPr>
        <w:t>31</w:t>
      </w:r>
      <w:r w:rsidRPr="00282F61">
        <w:t>, 253-271.</w:t>
      </w:r>
    </w:p>
    <w:p w:rsidR="00282F61" w:rsidRPr="00282F61" w:rsidRDefault="00282F61" w:rsidP="00282F61">
      <w:pPr>
        <w:pStyle w:val="EndNoteBibliography"/>
        <w:spacing w:after="0"/>
        <w:ind w:left="720" w:hanging="720"/>
      </w:pPr>
      <w:r w:rsidRPr="00282F61">
        <w:t>24.</w:t>
      </w:r>
      <w:r w:rsidRPr="00282F61">
        <w:tab/>
        <w:t>S. Bowman Pilkington, S. D. Roberson and P. M. Pellegrino, Baltimore, Maryland, United States, 2016.</w:t>
      </w:r>
    </w:p>
    <w:p w:rsidR="00282F61" w:rsidRPr="00282F61" w:rsidRDefault="00282F61" w:rsidP="00282F61">
      <w:pPr>
        <w:pStyle w:val="EndNoteBibliography"/>
        <w:spacing w:after="0"/>
        <w:ind w:left="720" w:hanging="720"/>
      </w:pPr>
      <w:r w:rsidRPr="00282F61">
        <w:t>25.</w:t>
      </w:r>
      <w:r w:rsidRPr="00282F61">
        <w:tab/>
        <w:t xml:space="preserve">K. Hashimoto, M. Takahashi, T. Ideguchi and K. Goda, </w:t>
      </w:r>
      <w:r w:rsidRPr="00282F61">
        <w:rPr>
          <w:i/>
        </w:rPr>
        <w:t>Scientific Reports</w:t>
      </w:r>
      <w:r w:rsidRPr="00282F61">
        <w:t xml:space="preserve">, 2016, </w:t>
      </w:r>
      <w:r w:rsidRPr="00282F61">
        <w:rPr>
          <w:b/>
        </w:rPr>
        <w:t>6</w:t>
      </w:r>
      <w:r w:rsidRPr="00282F61">
        <w:t>, 21036.</w:t>
      </w:r>
    </w:p>
    <w:p w:rsidR="00282F61" w:rsidRPr="00282F61" w:rsidRDefault="00282F61" w:rsidP="00282F61">
      <w:pPr>
        <w:pStyle w:val="EndNoteBibliography"/>
        <w:spacing w:after="0"/>
        <w:ind w:left="720" w:hanging="720"/>
      </w:pPr>
      <w:r w:rsidRPr="00282F61">
        <w:t>26.</w:t>
      </w:r>
      <w:r w:rsidRPr="00282F61">
        <w:tab/>
        <w:t xml:space="preserve">S. H. Parekh, Y. J. Lee, K. A. Aamer and M. T. Cicerone, </w:t>
      </w:r>
      <w:r w:rsidRPr="00282F61">
        <w:rPr>
          <w:i/>
        </w:rPr>
        <w:t>Biophysical Journal</w:t>
      </w:r>
      <w:r w:rsidRPr="00282F61">
        <w:t xml:space="preserve">, 2010, </w:t>
      </w:r>
      <w:r w:rsidRPr="00282F61">
        <w:rPr>
          <w:b/>
        </w:rPr>
        <w:t>99</w:t>
      </w:r>
      <w:r w:rsidRPr="00282F61">
        <w:t>, 2695-2704.</w:t>
      </w:r>
    </w:p>
    <w:p w:rsidR="00282F61" w:rsidRPr="00282F61" w:rsidRDefault="00282F61" w:rsidP="00282F61">
      <w:pPr>
        <w:pStyle w:val="EndNoteBibliography"/>
        <w:spacing w:after="0"/>
        <w:ind w:left="720" w:hanging="720"/>
      </w:pPr>
      <w:r w:rsidRPr="00282F61">
        <w:t>27.</w:t>
      </w:r>
      <w:r w:rsidRPr="00282F61">
        <w:tab/>
        <w:t>J. J. Brady and P. M. Pellegrino, Baltimore, Maryland, United States, 2013.</w:t>
      </w:r>
    </w:p>
    <w:p w:rsidR="00282F61" w:rsidRPr="00282F61" w:rsidRDefault="00282F61" w:rsidP="00282F61">
      <w:pPr>
        <w:pStyle w:val="EndNoteBibliography"/>
        <w:spacing w:after="0"/>
        <w:ind w:left="720" w:hanging="720"/>
      </w:pPr>
      <w:r w:rsidRPr="00282F61">
        <w:t>28.</w:t>
      </w:r>
      <w:r w:rsidRPr="00282F61">
        <w:tab/>
        <w:t xml:space="preserve">J. J. Brady, M. E. Farrell and P. M. Pellegrino, </w:t>
      </w:r>
      <w:r w:rsidRPr="00282F61">
        <w:rPr>
          <w:i/>
        </w:rPr>
        <w:t>OPTICE</w:t>
      </w:r>
      <w:r w:rsidRPr="00282F61">
        <w:t xml:space="preserve">, 2013, </w:t>
      </w:r>
      <w:r w:rsidRPr="00282F61">
        <w:rPr>
          <w:b/>
        </w:rPr>
        <w:t>53</w:t>
      </w:r>
      <w:r w:rsidRPr="00282F61">
        <w:t>, 021105-021105.</w:t>
      </w:r>
    </w:p>
    <w:p w:rsidR="00282F61" w:rsidRPr="00282F61" w:rsidRDefault="00282F61" w:rsidP="00282F61">
      <w:pPr>
        <w:pStyle w:val="EndNoteBibliography"/>
        <w:spacing w:after="0"/>
        <w:ind w:left="720" w:hanging="720"/>
      </w:pPr>
      <w:r w:rsidRPr="00282F61">
        <w:t>29.</w:t>
      </w:r>
      <w:r w:rsidRPr="00282F61">
        <w:tab/>
        <w:t xml:space="preserve">T. W. Kee and M. T. Cicerone, </w:t>
      </w:r>
      <w:r w:rsidRPr="00282F61">
        <w:rPr>
          <w:i/>
        </w:rPr>
        <w:t>Optics letters</w:t>
      </w:r>
      <w:r w:rsidRPr="00282F61">
        <w:t xml:space="preserve">, 2004, </w:t>
      </w:r>
      <w:r w:rsidRPr="00282F61">
        <w:rPr>
          <w:b/>
        </w:rPr>
        <w:t>29</w:t>
      </w:r>
      <w:r w:rsidRPr="00282F61">
        <w:t>, 2701-2703.</w:t>
      </w:r>
    </w:p>
    <w:p w:rsidR="00282F61" w:rsidRPr="00282F61" w:rsidRDefault="00282F61" w:rsidP="00282F61">
      <w:pPr>
        <w:pStyle w:val="EndNoteBibliography"/>
        <w:spacing w:after="0"/>
        <w:ind w:left="720" w:hanging="720"/>
      </w:pPr>
      <w:r w:rsidRPr="00282F61">
        <w:t>30.</w:t>
      </w:r>
      <w:r w:rsidRPr="00282F61">
        <w:tab/>
        <w:t xml:space="preserve">S. Farquharson, P. Gift A Fau - Maksymiuk, F. Maksymiuk P Fau - Inscore and F. Inscore, </w:t>
      </w:r>
      <w:r w:rsidRPr="00282F61">
        <w:rPr>
          <w:i/>
        </w:rPr>
        <w:t>Applied Spectroscopy</w:t>
      </w:r>
      <w:r w:rsidRPr="00282F61">
        <w:t xml:space="preserve">, 2005, </w:t>
      </w:r>
      <w:r w:rsidRPr="00282F61">
        <w:rPr>
          <w:b/>
        </w:rPr>
        <w:t>59</w:t>
      </w:r>
      <w:r w:rsidRPr="00282F61">
        <w:t>, 654-660.</w:t>
      </w:r>
    </w:p>
    <w:p w:rsidR="00282F61" w:rsidRPr="00282F61" w:rsidRDefault="00282F61" w:rsidP="00282F61">
      <w:pPr>
        <w:pStyle w:val="EndNoteBibliography"/>
        <w:spacing w:after="0"/>
        <w:ind w:left="720" w:hanging="720"/>
      </w:pPr>
      <w:r w:rsidRPr="00282F61">
        <w:t>31.</w:t>
      </w:r>
      <w:r w:rsidRPr="00282F61">
        <w:tab/>
        <w:t>F. Kullander, L. Landström, H. Lundén, A. Mohammed, G. Olofsson and P. Wästerby, Baltimore, Maryland, United States, 2014.</w:t>
      </w:r>
    </w:p>
    <w:p w:rsidR="00282F61" w:rsidRPr="00282F61" w:rsidRDefault="00282F61" w:rsidP="00282F61">
      <w:pPr>
        <w:pStyle w:val="EndNoteBibliography"/>
        <w:spacing w:after="0"/>
        <w:ind w:left="720" w:hanging="720"/>
      </w:pPr>
      <w:r w:rsidRPr="00282F61">
        <w:t>32.</w:t>
      </w:r>
      <w:r w:rsidRPr="00282F61">
        <w:tab/>
        <w:t>S. Farquharson, A. Gift, P. Maksymiuk, F. E. Inscore and W. W. Smith, Providence, Rhode Island, United States, 2004.</w:t>
      </w:r>
    </w:p>
    <w:p w:rsidR="00282F61" w:rsidRPr="00282F61" w:rsidRDefault="00282F61" w:rsidP="00282F61">
      <w:pPr>
        <w:pStyle w:val="EndNoteBibliography"/>
        <w:spacing w:after="0"/>
        <w:ind w:left="720" w:hanging="720"/>
      </w:pPr>
      <w:r w:rsidRPr="00282F61">
        <w:t>33.</w:t>
      </w:r>
      <w:r w:rsidRPr="00282F61">
        <w:tab/>
        <w:t>F. Kullander, P. Wästerby and L. Landström, Baltimore, Maryland, United States, 2016.</w:t>
      </w:r>
    </w:p>
    <w:p w:rsidR="00282F61" w:rsidRPr="00282F61" w:rsidRDefault="00282F61" w:rsidP="00282F61">
      <w:pPr>
        <w:pStyle w:val="EndNoteBibliography"/>
        <w:spacing w:after="0"/>
        <w:ind w:left="720" w:hanging="720"/>
      </w:pPr>
      <w:r w:rsidRPr="00282F61">
        <w:t>34.</w:t>
      </w:r>
      <w:r w:rsidRPr="00282F61">
        <w:tab/>
        <w:t xml:space="preserve">F. Yan and T. Vo-Dinh, </w:t>
      </w:r>
      <w:r w:rsidRPr="00282F61">
        <w:rPr>
          <w:i/>
        </w:rPr>
        <w:t>Sensors and Actuators B: Chemical</w:t>
      </w:r>
      <w:r w:rsidRPr="00282F61">
        <w:t xml:space="preserve">, 2007, </w:t>
      </w:r>
      <w:r w:rsidRPr="00282F61">
        <w:rPr>
          <w:b/>
        </w:rPr>
        <w:t>121</w:t>
      </w:r>
      <w:r w:rsidRPr="00282F61">
        <w:t>, 61-66.</w:t>
      </w:r>
    </w:p>
    <w:p w:rsidR="00282F61" w:rsidRPr="00282F61" w:rsidRDefault="00282F61" w:rsidP="00282F61">
      <w:pPr>
        <w:pStyle w:val="EndNoteBibliography"/>
        <w:spacing w:after="0"/>
        <w:ind w:left="720" w:hanging="720"/>
      </w:pPr>
      <w:r w:rsidRPr="00282F61">
        <w:t>35.</w:t>
      </w:r>
      <w:r w:rsidRPr="00282F61">
        <w:tab/>
        <w:t>K. M. Spencer, J. M. Sylvia, S. L. Clauson, J. F. Bertone and S. D. Christesen, Providence, Rhode Island, United States, 2004.</w:t>
      </w:r>
    </w:p>
    <w:p w:rsidR="00282F61" w:rsidRPr="00282F61" w:rsidRDefault="00282F61" w:rsidP="00282F61">
      <w:pPr>
        <w:pStyle w:val="EndNoteBibliography"/>
        <w:spacing w:after="0"/>
        <w:ind w:left="720" w:hanging="720"/>
      </w:pPr>
      <w:r w:rsidRPr="00282F61">
        <w:t>36.</w:t>
      </w:r>
      <w:r w:rsidRPr="00282F61">
        <w:tab/>
        <w:t>K. M. Spencer, J. M. Sylvia, S. L. Clauson and J. A. Janni, Boston, MA, United States, 2002.</w:t>
      </w:r>
    </w:p>
    <w:p w:rsidR="00282F61" w:rsidRPr="00282F61" w:rsidRDefault="00282F61" w:rsidP="00282F61">
      <w:pPr>
        <w:pStyle w:val="EndNoteBibliography"/>
        <w:spacing w:after="0"/>
        <w:ind w:left="720" w:hanging="720"/>
      </w:pPr>
      <w:r w:rsidRPr="00282F61">
        <w:t>37.</w:t>
      </w:r>
      <w:r w:rsidRPr="00282F61">
        <w:tab/>
        <w:t>J. A. Hoffmann, J. A. Miragliotta, J. Wang, P. Tyagi, T. Maddanimath, D. H. Gracias and S. J. Papadakis, Baltimore, Maryland, United States, 2012.</w:t>
      </w:r>
    </w:p>
    <w:p w:rsidR="00282F61" w:rsidRPr="00282F61" w:rsidRDefault="00282F61" w:rsidP="00282F61">
      <w:pPr>
        <w:pStyle w:val="EndNoteBibliography"/>
        <w:spacing w:after="0"/>
        <w:ind w:left="720" w:hanging="720"/>
      </w:pPr>
      <w:r w:rsidRPr="00282F61">
        <w:t>38.</w:t>
      </w:r>
      <w:r w:rsidRPr="00282F61">
        <w:tab/>
        <w:t>N. R. Gomer, C. W. Gardner and M. P. Nelson, Baltimore, Maryland, United States, 2016.</w:t>
      </w:r>
    </w:p>
    <w:p w:rsidR="00282F61" w:rsidRPr="00282F61" w:rsidRDefault="00282F61" w:rsidP="00282F61">
      <w:pPr>
        <w:pStyle w:val="EndNoteBibliography"/>
        <w:spacing w:after="0"/>
        <w:ind w:left="720" w:hanging="720"/>
      </w:pPr>
      <w:r w:rsidRPr="00282F61">
        <w:t>39.</w:t>
      </w:r>
      <w:r w:rsidRPr="00282F61">
        <w:tab/>
        <w:t>F. Kullander, L. Landström, H. Lundén and P. Wästerby, Baltimore, Maryland, United States, 2015.</w:t>
      </w:r>
    </w:p>
    <w:p w:rsidR="00282F61" w:rsidRPr="00282F61" w:rsidRDefault="00282F61" w:rsidP="00282F61">
      <w:pPr>
        <w:pStyle w:val="EndNoteBibliography"/>
        <w:spacing w:after="0"/>
        <w:ind w:left="720" w:hanging="720"/>
      </w:pPr>
      <w:r w:rsidRPr="00282F61">
        <w:t>40.</w:t>
      </w:r>
      <w:r w:rsidRPr="00282F61">
        <w:tab/>
        <w:t xml:space="preserve">J. Wang, G. Duan, G. Liu, Y. Li, Z. Chen, L. Xu and W. Cai, </w:t>
      </w:r>
      <w:r w:rsidRPr="00282F61">
        <w:rPr>
          <w:i/>
        </w:rPr>
        <w:t>Journal of Hazardous Materials</w:t>
      </w:r>
      <w:r w:rsidRPr="00282F61">
        <w:t xml:space="preserve">, 2016, </w:t>
      </w:r>
      <w:r w:rsidRPr="00282F61">
        <w:rPr>
          <w:b/>
        </w:rPr>
        <w:t>303</w:t>
      </w:r>
      <w:r w:rsidRPr="00282F61">
        <w:t>, 94-100.</w:t>
      </w:r>
    </w:p>
    <w:p w:rsidR="00282F61" w:rsidRPr="00282F61" w:rsidRDefault="00282F61" w:rsidP="00282F61">
      <w:pPr>
        <w:pStyle w:val="EndNoteBibliography"/>
        <w:spacing w:after="0"/>
        <w:ind w:left="720" w:hanging="720"/>
      </w:pPr>
      <w:r w:rsidRPr="00282F61">
        <w:t>41.</w:t>
      </w:r>
      <w:r w:rsidRPr="00282F61">
        <w:tab/>
        <w:t xml:space="preserve">W. F. Pearman and A. W. Fountain, </w:t>
      </w:r>
      <w:r w:rsidRPr="00282F61">
        <w:rPr>
          <w:i/>
        </w:rPr>
        <w:t>Applied Spectroscopy</w:t>
      </w:r>
      <w:r w:rsidRPr="00282F61">
        <w:t xml:space="preserve">, 2006, </w:t>
      </w:r>
      <w:r w:rsidRPr="00282F61">
        <w:rPr>
          <w:b/>
        </w:rPr>
        <w:t>60</w:t>
      </w:r>
      <w:r w:rsidRPr="00282F61">
        <w:t>, 356-365.</w:t>
      </w:r>
    </w:p>
    <w:p w:rsidR="00282F61" w:rsidRPr="00282F61" w:rsidRDefault="00282F61" w:rsidP="00282F61">
      <w:pPr>
        <w:pStyle w:val="EndNoteBibliography"/>
        <w:spacing w:after="0"/>
        <w:ind w:left="720" w:hanging="720"/>
      </w:pPr>
      <w:r w:rsidRPr="00282F61">
        <w:t>42.</w:t>
      </w:r>
      <w:r w:rsidRPr="00282F61">
        <w:tab/>
        <w:t xml:space="preserve">S. D. Christesen, J. P. Jones, J. M. Lochner and A. M. Hyre, </w:t>
      </w:r>
      <w:r w:rsidRPr="00282F61">
        <w:rPr>
          <w:i/>
        </w:rPr>
        <w:t>Applied Spectroscopy</w:t>
      </w:r>
      <w:r w:rsidRPr="00282F61">
        <w:t xml:space="preserve">, 2008, </w:t>
      </w:r>
      <w:r w:rsidRPr="00282F61">
        <w:rPr>
          <w:b/>
        </w:rPr>
        <w:t>62</w:t>
      </w:r>
      <w:r w:rsidRPr="00282F61">
        <w:t>, 1078-1083.</w:t>
      </w:r>
    </w:p>
    <w:p w:rsidR="00282F61" w:rsidRPr="00282F61" w:rsidRDefault="00282F61" w:rsidP="00282F61">
      <w:pPr>
        <w:pStyle w:val="EndNoteBibliography"/>
        <w:spacing w:after="0"/>
        <w:ind w:left="720" w:hanging="720"/>
      </w:pPr>
      <w:r w:rsidRPr="00282F61">
        <w:t>43.</w:t>
      </w:r>
      <w:r w:rsidRPr="00282F61">
        <w:tab/>
        <w:t>E. Roy, P. G. Wilcox, S. Hoffland and I. Pardoe, Toulouse, France, 2015.</w:t>
      </w:r>
    </w:p>
    <w:p w:rsidR="00282F61" w:rsidRPr="00282F61" w:rsidRDefault="00282F61" w:rsidP="00282F61">
      <w:pPr>
        <w:pStyle w:val="EndNoteBibliography"/>
        <w:spacing w:after="0"/>
        <w:ind w:left="720" w:hanging="720"/>
      </w:pPr>
      <w:r w:rsidRPr="00282F61">
        <w:t>44.</w:t>
      </w:r>
      <w:r w:rsidRPr="00282F61">
        <w:tab/>
        <w:t xml:space="preserve">A. Hakonen, T. Rindzevicius, M. S. Schmidt, P. O. Andersson, L. Juhlin, M. Svedendahl, A. Boisen and M. Kall, </w:t>
      </w:r>
      <w:r w:rsidRPr="00282F61">
        <w:rPr>
          <w:i/>
        </w:rPr>
        <w:t>Nanoscale</w:t>
      </w:r>
      <w:r w:rsidRPr="00282F61">
        <w:t xml:space="preserve">, 2016, </w:t>
      </w:r>
      <w:r w:rsidRPr="00282F61">
        <w:rPr>
          <w:b/>
        </w:rPr>
        <w:t>8</w:t>
      </w:r>
      <w:r w:rsidRPr="00282F61">
        <w:t>, 1305-1308.</w:t>
      </w:r>
    </w:p>
    <w:p w:rsidR="00282F61" w:rsidRPr="00282F61" w:rsidRDefault="00282F61" w:rsidP="00282F61">
      <w:pPr>
        <w:pStyle w:val="EndNoteBibliography"/>
        <w:spacing w:after="0"/>
        <w:ind w:left="720" w:hanging="720"/>
      </w:pPr>
      <w:r w:rsidRPr="00282F61">
        <w:t>45.</w:t>
      </w:r>
      <w:r w:rsidRPr="00282F61">
        <w:tab/>
        <w:t>S. Farquharson, A. Gift, P. Maksymiuk, F. E. Inscore, W. W. Smith, K. Morrisey and S. D. Christesen, Providence, RI, United States, 2004.</w:t>
      </w:r>
    </w:p>
    <w:p w:rsidR="00282F61" w:rsidRPr="00282F61" w:rsidRDefault="00282F61" w:rsidP="00282F61">
      <w:pPr>
        <w:pStyle w:val="EndNoteBibliography"/>
        <w:spacing w:after="0"/>
        <w:ind w:left="720" w:hanging="720"/>
      </w:pPr>
      <w:r w:rsidRPr="00282F61">
        <w:t>46.</w:t>
      </w:r>
      <w:r w:rsidRPr="00282F61">
        <w:tab/>
        <w:t xml:space="preserve">R. L. Aggarwal, L. W. Farrar, S. Di Cecca and T. H. Jeys, </w:t>
      </w:r>
      <w:r w:rsidRPr="00282F61">
        <w:rPr>
          <w:i/>
        </w:rPr>
        <w:t>AIP Advances</w:t>
      </w:r>
      <w:r w:rsidRPr="00282F61">
        <w:t xml:space="preserve">, 2016, </w:t>
      </w:r>
      <w:r w:rsidRPr="00282F61">
        <w:rPr>
          <w:b/>
        </w:rPr>
        <w:t>6</w:t>
      </w:r>
      <w:r w:rsidRPr="00282F61">
        <w:t>, 025310.</w:t>
      </w:r>
    </w:p>
    <w:p w:rsidR="00282F61" w:rsidRPr="00282F61" w:rsidRDefault="00282F61" w:rsidP="00282F61">
      <w:pPr>
        <w:pStyle w:val="EndNoteBibliography"/>
        <w:spacing w:after="0"/>
        <w:ind w:left="720" w:hanging="720"/>
      </w:pPr>
      <w:r w:rsidRPr="00282F61">
        <w:t>47.</w:t>
      </w:r>
      <w:r w:rsidRPr="00282F61">
        <w:tab/>
        <w:t xml:space="preserve">H. Gao, J. Wu, Y. Zhu, L. Guo and J. Xie, </w:t>
      </w:r>
      <w:r w:rsidRPr="00282F61">
        <w:rPr>
          <w:i/>
        </w:rPr>
        <w:t>Journal of Raman Spectroscopy</w:t>
      </w:r>
      <w:r w:rsidRPr="00282F61">
        <w:t xml:space="preserve">, 2016, </w:t>
      </w:r>
      <w:r w:rsidRPr="00282F61">
        <w:rPr>
          <w:b/>
        </w:rPr>
        <w:t>47</w:t>
      </w:r>
      <w:r w:rsidRPr="00282F61">
        <w:t>, 233-239.</w:t>
      </w:r>
    </w:p>
    <w:p w:rsidR="00282F61" w:rsidRPr="00282F61" w:rsidRDefault="00282F61" w:rsidP="00282F61">
      <w:pPr>
        <w:pStyle w:val="EndNoteBibliography"/>
        <w:spacing w:after="0"/>
        <w:ind w:left="720" w:hanging="720"/>
      </w:pPr>
      <w:r w:rsidRPr="00282F61">
        <w:t>48.</w:t>
      </w:r>
      <w:r w:rsidRPr="00282F61">
        <w:tab/>
        <w:t xml:space="preserve">F. Inscore and S. Farquharson, </w:t>
      </w:r>
      <w:r w:rsidRPr="00282F61">
        <w:rPr>
          <w:i/>
        </w:rPr>
        <w:t>Proceedings of SPIE - The International Society for Optical Engineering</w:t>
      </w:r>
      <w:r w:rsidRPr="00282F61">
        <w:t xml:space="preserve">, 2006, </w:t>
      </w:r>
      <w:r w:rsidRPr="00282F61">
        <w:rPr>
          <w:b/>
        </w:rPr>
        <w:t>6378</w:t>
      </w:r>
      <w:r w:rsidRPr="00282F61">
        <w:t>, 63780X-63788.</w:t>
      </w:r>
    </w:p>
    <w:p w:rsidR="00282F61" w:rsidRPr="00282F61" w:rsidRDefault="00282F61" w:rsidP="00282F61">
      <w:pPr>
        <w:pStyle w:val="EndNoteBibliography"/>
        <w:spacing w:after="0"/>
        <w:ind w:left="720" w:hanging="720"/>
      </w:pPr>
      <w:r w:rsidRPr="00282F61">
        <w:t>49.</w:t>
      </w:r>
      <w:r w:rsidRPr="00282F61">
        <w:tab/>
        <w:t xml:space="preserve">X. X. Han, G. G. Huang, B. Zhao and Y. Ozaki, </w:t>
      </w:r>
      <w:r w:rsidRPr="00282F61">
        <w:rPr>
          <w:i/>
        </w:rPr>
        <w:t>Analytical Chemistry</w:t>
      </w:r>
      <w:r w:rsidRPr="00282F61">
        <w:t xml:space="preserve">, 2009, </w:t>
      </w:r>
      <w:r w:rsidRPr="00282F61">
        <w:rPr>
          <w:b/>
        </w:rPr>
        <w:t>81</w:t>
      </w:r>
      <w:r w:rsidRPr="00282F61">
        <w:t>, 3329-3333.</w:t>
      </w:r>
    </w:p>
    <w:p w:rsidR="00282F61" w:rsidRPr="00282F61" w:rsidRDefault="00282F61" w:rsidP="00282F61">
      <w:pPr>
        <w:pStyle w:val="EndNoteBibliography"/>
        <w:spacing w:after="0"/>
        <w:ind w:left="720" w:hanging="720"/>
      </w:pPr>
      <w:r w:rsidRPr="00282F61">
        <w:t>50.</w:t>
      </w:r>
      <w:r w:rsidRPr="00282F61">
        <w:tab/>
        <w:t>C. W. Gardner, R. Wentworth, P. J. Treado, P. Batavia and G. Gilbert, Orlando, Florida, United States, 2008.</w:t>
      </w:r>
    </w:p>
    <w:p w:rsidR="00282F61" w:rsidRPr="00282F61" w:rsidRDefault="00282F61" w:rsidP="00282F61">
      <w:pPr>
        <w:pStyle w:val="EndNoteBibliography"/>
        <w:spacing w:after="0"/>
        <w:ind w:left="720" w:hanging="720"/>
      </w:pPr>
      <w:r w:rsidRPr="00282F61">
        <w:t>51.</w:t>
      </w:r>
      <w:r w:rsidRPr="00282F61">
        <w:tab/>
        <w:t>T. L. Paxon, R. S. Duthie, C. Renko, A. A. Burns, M. L. Lesaicherre and F. J. Mondello, Orlando, Florida, United States, 2011.</w:t>
      </w:r>
    </w:p>
    <w:p w:rsidR="00282F61" w:rsidRPr="00282F61" w:rsidRDefault="00282F61" w:rsidP="00282F61">
      <w:pPr>
        <w:pStyle w:val="EndNoteBibliography"/>
        <w:spacing w:after="0"/>
        <w:ind w:left="720" w:hanging="720"/>
      </w:pPr>
      <w:r w:rsidRPr="00282F61">
        <w:t>52.</w:t>
      </w:r>
      <w:r w:rsidRPr="00282F61">
        <w:tab/>
        <w:t xml:space="preserve">V. M. Szlag, M. J. Styles, L. R. Madison, A. R. Campos, B. Wagh, D. Sprouse, G. C. Schatz, T. M. Reineke and C. L. Haynes, </w:t>
      </w:r>
      <w:r w:rsidRPr="00282F61">
        <w:rPr>
          <w:i/>
        </w:rPr>
        <w:t>ACS Sensors</w:t>
      </w:r>
      <w:r w:rsidRPr="00282F61">
        <w:t xml:space="preserve">, 2016, </w:t>
      </w:r>
      <w:r w:rsidRPr="00282F61">
        <w:rPr>
          <w:b/>
        </w:rPr>
        <w:t>1</w:t>
      </w:r>
      <w:r w:rsidRPr="00282F61">
        <w:t>, 842-846.</w:t>
      </w:r>
    </w:p>
    <w:p w:rsidR="00282F61" w:rsidRPr="00282F61" w:rsidRDefault="00282F61" w:rsidP="00282F61">
      <w:pPr>
        <w:pStyle w:val="EndNoteBibliography"/>
        <w:spacing w:after="0"/>
        <w:ind w:left="720" w:hanging="720"/>
      </w:pPr>
      <w:r w:rsidRPr="00282F61">
        <w:t>53.</w:t>
      </w:r>
      <w:r w:rsidRPr="00282F61">
        <w:tab/>
        <w:t xml:space="preserve">J. Zheng, C. Zhao, G. Tian and L. He, </w:t>
      </w:r>
      <w:r w:rsidRPr="00282F61">
        <w:rPr>
          <w:i/>
        </w:rPr>
        <w:t>Talanta</w:t>
      </w:r>
      <w:r w:rsidRPr="00282F61">
        <w:t xml:space="preserve">, 2017, </w:t>
      </w:r>
      <w:r w:rsidRPr="00282F61">
        <w:rPr>
          <w:b/>
        </w:rPr>
        <w:t>162</w:t>
      </w:r>
      <w:r w:rsidRPr="00282F61">
        <w:t>, 552-557.</w:t>
      </w:r>
    </w:p>
    <w:p w:rsidR="00282F61" w:rsidRPr="00282F61" w:rsidRDefault="00282F61" w:rsidP="00282F61">
      <w:pPr>
        <w:pStyle w:val="EndNoteBibliography"/>
        <w:spacing w:after="0"/>
        <w:ind w:left="720" w:hanging="720"/>
      </w:pPr>
      <w:r w:rsidRPr="00282F61">
        <w:t>54.</w:t>
      </w:r>
      <w:r w:rsidRPr="00282F61">
        <w:tab/>
        <w:t xml:space="preserve">A. Zengin, U. Tamer and T. Caykara, </w:t>
      </w:r>
      <w:r w:rsidRPr="00282F61">
        <w:rPr>
          <w:i/>
        </w:rPr>
        <w:t>Journal of Materials Chemistry B</w:t>
      </w:r>
      <w:r w:rsidRPr="00282F61">
        <w:t xml:space="preserve">, 2015, </w:t>
      </w:r>
      <w:r w:rsidRPr="00282F61">
        <w:rPr>
          <w:b/>
        </w:rPr>
        <w:t>3</w:t>
      </w:r>
      <w:r w:rsidRPr="00282F61">
        <w:t>, 306-315.</w:t>
      </w:r>
    </w:p>
    <w:p w:rsidR="00282F61" w:rsidRPr="00282F61" w:rsidRDefault="00282F61" w:rsidP="00282F61">
      <w:pPr>
        <w:pStyle w:val="EndNoteBibliography"/>
        <w:spacing w:after="0"/>
        <w:ind w:left="720" w:hanging="720"/>
      </w:pPr>
      <w:r w:rsidRPr="00282F61">
        <w:t>55.</w:t>
      </w:r>
      <w:r w:rsidRPr="00282F61">
        <w:tab/>
        <w:t xml:space="preserve">J.-j. Tang, J.-f. Sun, R. Lui, Z.-m. Zhang, J.-f. Liu and J.-w. Xie, </w:t>
      </w:r>
      <w:r w:rsidRPr="00282F61">
        <w:rPr>
          <w:i/>
        </w:rPr>
        <w:t>ACS Applied Materials &amp; Interfaces</w:t>
      </w:r>
      <w:r w:rsidRPr="00282F61">
        <w:t xml:space="preserve">, 2016, </w:t>
      </w:r>
      <w:r w:rsidRPr="00282F61">
        <w:rPr>
          <w:b/>
        </w:rPr>
        <w:t>8</w:t>
      </w:r>
      <w:r w:rsidRPr="00282F61">
        <w:t>, 2449-2455.</w:t>
      </w:r>
    </w:p>
    <w:p w:rsidR="00282F61" w:rsidRPr="00282F61" w:rsidRDefault="00282F61" w:rsidP="00282F61">
      <w:pPr>
        <w:pStyle w:val="EndNoteBibliography"/>
        <w:spacing w:after="0"/>
        <w:ind w:left="720" w:hanging="720"/>
      </w:pPr>
      <w:r w:rsidRPr="00282F61">
        <w:lastRenderedPageBreak/>
        <w:t>56.</w:t>
      </w:r>
      <w:r w:rsidRPr="00282F61">
        <w:tab/>
        <w:t xml:space="preserve">K. S. Kalasinsky, T. Hadfield, A. A. Shea, V. F. Kalasinsky, M. P. Nelson, J. Neiss, A. J. Drauch, G. S. Vanni and P. J. Treado, </w:t>
      </w:r>
      <w:r w:rsidRPr="00282F61">
        <w:rPr>
          <w:i/>
        </w:rPr>
        <w:t>Analytical Chemistry</w:t>
      </w:r>
      <w:r w:rsidRPr="00282F61">
        <w:t xml:space="preserve">, 2007, </w:t>
      </w:r>
      <w:r w:rsidRPr="00282F61">
        <w:rPr>
          <w:b/>
        </w:rPr>
        <w:t>79</w:t>
      </w:r>
      <w:r w:rsidRPr="00282F61">
        <w:t>, 2658-2673.</w:t>
      </w:r>
    </w:p>
    <w:p w:rsidR="00282F61" w:rsidRPr="00282F61" w:rsidRDefault="00282F61" w:rsidP="00282F61">
      <w:pPr>
        <w:pStyle w:val="EndNoteBibliography"/>
        <w:spacing w:after="0"/>
        <w:ind w:left="720" w:hanging="720"/>
      </w:pPr>
      <w:r w:rsidRPr="00282F61">
        <w:t>57.</w:t>
      </w:r>
      <w:r w:rsidRPr="00282F61">
        <w:tab/>
        <w:t xml:space="preserve">L. He, E. Lamont, B. Veeregowda, S. Sreevatsan, C. L. Haynes, F. Diez-Gonzalez and T. P. Labuza, </w:t>
      </w:r>
      <w:r w:rsidRPr="00282F61">
        <w:rPr>
          <w:i/>
        </w:rPr>
        <w:t>Chemical Science</w:t>
      </w:r>
      <w:r w:rsidRPr="00282F61">
        <w:t xml:space="preserve">, 2011, </w:t>
      </w:r>
      <w:r w:rsidRPr="00282F61">
        <w:rPr>
          <w:b/>
        </w:rPr>
        <w:t>2</w:t>
      </w:r>
      <w:r w:rsidRPr="00282F61">
        <w:t>, 1579-1582.</w:t>
      </w:r>
    </w:p>
    <w:p w:rsidR="00282F61" w:rsidRPr="00282F61" w:rsidRDefault="00282F61" w:rsidP="00282F61">
      <w:pPr>
        <w:pStyle w:val="EndNoteBibliography"/>
        <w:spacing w:after="0"/>
        <w:ind w:left="720" w:hanging="720"/>
      </w:pPr>
      <w:r w:rsidRPr="00282F61">
        <w:t>58.</w:t>
      </w:r>
      <w:r w:rsidRPr="00282F61">
        <w:tab/>
        <w:t xml:space="preserve">L. He, B. Deen, T. Rodda, I. Ronningen, T. Blasius, C. Haynes, F. Diez‐Gonzalez and T. P. Labuza, </w:t>
      </w:r>
      <w:r w:rsidRPr="00282F61">
        <w:rPr>
          <w:i/>
        </w:rPr>
        <w:t>Journal of food science</w:t>
      </w:r>
      <w:r w:rsidRPr="00282F61">
        <w:t xml:space="preserve">, 2011, </w:t>
      </w:r>
      <w:r w:rsidRPr="00282F61">
        <w:rPr>
          <w:b/>
        </w:rPr>
        <w:t>76</w:t>
      </w:r>
      <w:r w:rsidRPr="00282F61">
        <w:t>, N49-N53.</w:t>
      </w:r>
    </w:p>
    <w:p w:rsidR="00282F61" w:rsidRPr="00282F61" w:rsidRDefault="00282F61" w:rsidP="00282F61">
      <w:pPr>
        <w:pStyle w:val="EndNoteBibliography"/>
        <w:spacing w:after="0"/>
        <w:ind w:left="720" w:hanging="720"/>
      </w:pPr>
      <w:r w:rsidRPr="00282F61">
        <w:t>59.</w:t>
      </w:r>
      <w:r w:rsidRPr="00282F61">
        <w:tab/>
        <w:t xml:space="preserve">K. Ryu, A. J. Haes, H.-Y. Park, S. Nah, J. Kim, H. Chung, M.-Y. Yoon and S.-H. Han, </w:t>
      </w:r>
      <w:r w:rsidRPr="00282F61">
        <w:rPr>
          <w:i/>
        </w:rPr>
        <w:t>Journal of Raman Spectroscopy</w:t>
      </w:r>
      <w:r w:rsidRPr="00282F61">
        <w:t xml:space="preserve">, 2010, </w:t>
      </w:r>
      <w:r w:rsidRPr="00282F61">
        <w:rPr>
          <w:b/>
        </w:rPr>
        <w:t>41</w:t>
      </w:r>
      <w:r w:rsidRPr="00282F61">
        <w:t>, 121-124.</w:t>
      </w:r>
    </w:p>
    <w:p w:rsidR="00282F61" w:rsidRPr="00282F61" w:rsidRDefault="00282F61" w:rsidP="00282F61">
      <w:pPr>
        <w:pStyle w:val="EndNoteBibliography"/>
        <w:spacing w:after="0"/>
        <w:ind w:left="720" w:hanging="720"/>
      </w:pPr>
      <w:r w:rsidRPr="00282F61">
        <w:t>60.</w:t>
      </w:r>
      <w:r w:rsidRPr="00282F61">
        <w:tab/>
        <w:t>M. E. Farrell and P. M. Pellegrino, San Diego, California, 2012.</w:t>
      </w:r>
    </w:p>
    <w:p w:rsidR="00282F61" w:rsidRPr="00282F61" w:rsidRDefault="00282F61" w:rsidP="00282F61">
      <w:pPr>
        <w:pStyle w:val="EndNoteBibliography"/>
        <w:spacing w:after="0"/>
        <w:ind w:left="720" w:hanging="720"/>
      </w:pPr>
      <w:r w:rsidRPr="00282F61">
        <w:t>61.</w:t>
      </w:r>
      <w:r w:rsidRPr="00282F61">
        <w:tab/>
        <w:t xml:space="preserve">A. E. Boyer, C. P. Quinn, A. R. Woolfitt, J. L. Pirkle, L. G. McWilliams, K. L. Stamey, D. A. Bagarozzi, J. C. Hart and J. R. Barr, </w:t>
      </w:r>
      <w:r w:rsidRPr="00282F61">
        <w:rPr>
          <w:i/>
        </w:rPr>
        <w:t>Analytical Chemistry</w:t>
      </w:r>
      <w:r w:rsidRPr="00282F61">
        <w:t xml:space="preserve">, 2007, </w:t>
      </w:r>
      <w:r w:rsidRPr="00282F61">
        <w:rPr>
          <w:b/>
        </w:rPr>
        <w:t>79</w:t>
      </w:r>
      <w:r w:rsidRPr="00282F61">
        <w:t>, 8463-8470.</w:t>
      </w:r>
    </w:p>
    <w:p w:rsidR="00282F61" w:rsidRPr="00282F61" w:rsidRDefault="00282F61" w:rsidP="00282F61">
      <w:pPr>
        <w:pStyle w:val="EndNoteBibliography"/>
        <w:spacing w:after="0"/>
        <w:ind w:left="720" w:hanging="720"/>
      </w:pPr>
      <w:r w:rsidRPr="00282F61">
        <w:t>62.</w:t>
      </w:r>
      <w:r w:rsidRPr="00282F61">
        <w:tab/>
        <w:t>C. Shende, F. Inscore, H. Huang, S. Farquharson and A. Sengupta, Baltimore, Maryland, United States, 2012.</w:t>
      </w:r>
    </w:p>
    <w:p w:rsidR="00282F61" w:rsidRPr="00282F61" w:rsidRDefault="00282F61" w:rsidP="00282F61">
      <w:pPr>
        <w:pStyle w:val="EndNoteBibliography"/>
        <w:spacing w:after="0"/>
        <w:ind w:left="720" w:hanging="720"/>
      </w:pPr>
      <w:r w:rsidRPr="00282F61">
        <w:t>63.</w:t>
      </w:r>
      <w:r w:rsidRPr="00282F61">
        <w:tab/>
        <w:t xml:space="preserve">L. He, B. D. Deen, A. H. Pagel, F. Diez-Gonzalez and T. P. Labuza, </w:t>
      </w:r>
      <w:r w:rsidRPr="00282F61">
        <w:rPr>
          <w:i/>
        </w:rPr>
        <w:t>Analyst</w:t>
      </w:r>
      <w:r w:rsidRPr="00282F61">
        <w:t xml:space="preserve">, 2013, </w:t>
      </w:r>
      <w:r w:rsidRPr="00282F61">
        <w:rPr>
          <w:b/>
        </w:rPr>
        <w:t>138</w:t>
      </w:r>
      <w:r w:rsidRPr="00282F61">
        <w:t>, 1657-1659.</w:t>
      </w:r>
    </w:p>
    <w:p w:rsidR="00282F61" w:rsidRPr="00282F61" w:rsidRDefault="00282F61" w:rsidP="00282F61">
      <w:pPr>
        <w:pStyle w:val="EndNoteBibliography"/>
        <w:spacing w:after="0"/>
        <w:ind w:left="720" w:hanging="720"/>
      </w:pPr>
      <w:r w:rsidRPr="00282F61">
        <w:t>64.</w:t>
      </w:r>
      <w:r w:rsidRPr="00282F61">
        <w:tab/>
        <w:t xml:space="preserve">T. A. Slieman and W. L. Nicholson, </w:t>
      </w:r>
      <w:r w:rsidRPr="00282F61">
        <w:rPr>
          <w:i/>
        </w:rPr>
        <w:t>Applied and Environmental Microbiology</w:t>
      </w:r>
      <w:r w:rsidRPr="00282F61">
        <w:t xml:space="preserve">, 2001, </w:t>
      </w:r>
      <w:r w:rsidRPr="00282F61">
        <w:rPr>
          <w:b/>
        </w:rPr>
        <w:t>67</w:t>
      </w:r>
      <w:r w:rsidRPr="00282F61">
        <w:t>, 1274-1279.</w:t>
      </w:r>
    </w:p>
    <w:p w:rsidR="00282F61" w:rsidRPr="00282F61" w:rsidRDefault="00282F61" w:rsidP="00282F61">
      <w:pPr>
        <w:pStyle w:val="EndNoteBibliography"/>
        <w:spacing w:after="0"/>
        <w:ind w:left="720" w:hanging="720"/>
      </w:pPr>
      <w:r w:rsidRPr="00282F61">
        <w:t>65.</w:t>
      </w:r>
      <w:r w:rsidRPr="00282F61">
        <w:tab/>
        <w:t xml:space="preserve">G. F. Bailey, S. Karp and L. Sacks, </w:t>
      </w:r>
      <w:r w:rsidRPr="00282F61">
        <w:rPr>
          <w:i/>
        </w:rPr>
        <w:t>Journal of bacteriology</w:t>
      </w:r>
      <w:r w:rsidRPr="00282F61">
        <w:t xml:space="preserve">, 1965, </w:t>
      </w:r>
      <w:r w:rsidRPr="00282F61">
        <w:rPr>
          <w:b/>
        </w:rPr>
        <w:t>89</w:t>
      </w:r>
      <w:r w:rsidRPr="00282F61">
        <w:t>, 984-987.</w:t>
      </w:r>
    </w:p>
    <w:p w:rsidR="00282F61" w:rsidRPr="00282F61" w:rsidRDefault="00282F61" w:rsidP="00282F61">
      <w:pPr>
        <w:pStyle w:val="EndNoteBibliography"/>
        <w:spacing w:after="0"/>
        <w:ind w:left="720" w:hanging="720"/>
      </w:pPr>
      <w:r w:rsidRPr="00282F61">
        <w:t>66.</w:t>
      </w:r>
      <w:r w:rsidRPr="00282F61">
        <w:tab/>
        <w:t xml:space="preserve">S. E. J. Bell, J. N. Mackle and N. M. S. Sirimuthu, </w:t>
      </w:r>
      <w:r w:rsidRPr="00282F61">
        <w:rPr>
          <w:i/>
        </w:rPr>
        <w:t>Analyst</w:t>
      </w:r>
      <w:r w:rsidRPr="00282F61">
        <w:t xml:space="preserve">, 2005, </w:t>
      </w:r>
      <w:r w:rsidRPr="00282F61">
        <w:rPr>
          <w:b/>
        </w:rPr>
        <w:t>130</w:t>
      </w:r>
      <w:r w:rsidRPr="00282F61">
        <w:t>, 545-549.</w:t>
      </w:r>
    </w:p>
    <w:p w:rsidR="00282F61" w:rsidRPr="00282F61" w:rsidRDefault="00282F61" w:rsidP="00282F61">
      <w:pPr>
        <w:pStyle w:val="EndNoteBibliography"/>
        <w:spacing w:after="0"/>
        <w:ind w:left="720" w:hanging="720"/>
      </w:pPr>
      <w:r w:rsidRPr="00282F61">
        <w:t>67.</w:t>
      </w:r>
      <w:r w:rsidRPr="00282F61">
        <w:tab/>
        <w:t xml:space="preserve">X. Zhang, J. Zhao, A. V. Whitney, J. W. Elam and R. P. Van Duyne, </w:t>
      </w:r>
      <w:r w:rsidRPr="00282F61">
        <w:rPr>
          <w:i/>
        </w:rPr>
        <w:t>Journal of the American Chemical Society</w:t>
      </w:r>
      <w:r w:rsidRPr="00282F61">
        <w:t xml:space="preserve">, 2006, </w:t>
      </w:r>
      <w:r w:rsidRPr="00282F61">
        <w:rPr>
          <w:b/>
        </w:rPr>
        <w:t>128</w:t>
      </w:r>
      <w:r w:rsidRPr="00282F61">
        <w:t>, 10304-10309.</w:t>
      </w:r>
    </w:p>
    <w:p w:rsidR="00282F61" w:rsidRPr="00282F61" w:rsidRDefault="00282F61" w:rsidP="00282F61">
      <w:pPr>
        <w:pStyle w:val="EndNoteBibliography"/>
        <w:spacing w:after="0"/>
        <w:ind w:left="720" w:hanging="720"/>
      </w:pPr>
      <w:r w:rsidRPr="00282F61">
        <w:t>68.</w:t>
      </w:r>
      <w:r w:rsidRPr="00282F61">
        <w:tab/>
        <w:t xml:space="preserve">X. Zhang, M. A. Young, O. Lyandres and R. P. Van Duyne, </w:t>
      </w:r>
      <w:r w:rsidRPr="00282F61">
        <w:rPr>
          <w:i/>
        </w:rPr>
        <w:t>Journal of the American Chemical Society</w:t>
      </w:r>
      <w:r w:rsidRPr="00282F61">
        <w:t xml:space="preserve">, 2005, </w:t>
      </w:r>
      <w:r w:rsidRPr="00282F61">
        <w:rPr>
          <w:b/>
        </w:rPr>
        <w:t>127</w:t>
      </w:r>
      <w:r w:rsidRPr="00282F61">
        <w:t>, 4484-4489.</w:t>
      </w:r>
    </w:p>
    <w:p w:rsidR="00282F61" w:rsidRPr="00282F61" w:rsidRDefault="00282F61" w:rsidP="00282F61">
      <w:pPr>
        <w:pStyle w:val="EndNoteBibliography"/>
        <w:spacing w:after="0"/>
        <w:ind w:left="720" w:hanging="720"/>
      </w:pPr>
      <w:r w:rsidRPr="00282F61">
        <w:t>69.</w:t>
      </w:r>
      <w:r w:rsidRPr="00282F61">
        <w:tab/>
        <w:t xml:space="preserve">M. Cheung, W. W. Y. Lee, D. P. Cowcher, R. Goodacre and S. E. J. Bell, </w:t>
      </w:r>
      <w:r w:rsidRPr="00282F61">
        <w:rPr>
          <w:i/>
        </w:rPr>
        <w:t>Chemical Communications</w:t>
      </w:r>
      <w:r w:rsidRPr="00282F61">
        <w:t xml:space="preserve">, 2016, </w:t>
      </w:r>
      <w:r w:rsidRPr="00282F61">
        <w:rPr>
          <w:b/>
        </w:rPr>
        <w:t>52</w:t>
      </w:r>
      <w:r w:rsidRPr="00282F61">
        <w:t>, 9925-9928.</w:t>
      </w:r>
    </w:p>
    <w:p w:rsidR="00282F61" w:rsidRPr="00282F61" w:rsidRDefault="00282F61" w:rsidP="00282F61">
      <w:pPr>
        <w:pStyle w:val="EndNoteBibliography"/>
        <w:spacing w:after="0"/>
        <w:ind w:left="720" w:hanging="720"/>
      </w:pPr>
      <w:r w:rsidRPr="00282F61">
        <w:t>70.</w:t>
      </w:r>
      <w:r w:rsidRPr="00282F61">
        <w:tab/>
        <w:t>A. Lai, S. Almaviva, V. Spizzichino, A. Palucci, L. Addari, D. Luciani, S. Mengali, C. Marquette, O. Berthuy, B. Jankiewicz and L. Pierno, Amsterdam, Netherlands, 2014.</w:t>
      </w:r>
    </w:p>
    <w:p w:rsidR="00282F61" w:rsidRPr="00282F61" w:rsidRDefault="00282F61" w:rsidP="00282F61">
      <w:pPr>
        <w:pStyle w:val="EndNoteBibliography"/>
        <w:spacing w:after="0"/>
        <w:ind w:left="720" w:hanging="720"/>
      </w:pPr>
      <w:r w:rsidRPr="00282F61">
        <w:t>71.</w:t>
      </w:r>
      <w:r w:rsidRPr="00282F61">
        <w:tab/>
        <w:t xml:space="preserve">W. R. Premasiri, D. T. Moir, M. S. Klempner, N. Krieger, G. Jones and L. D. Ziegler, </w:t>
      </w:r>
      <w:r w:rsidRPr="00282F61">
        <w:rPr>
          <w:i/>
        </w:rPr>
        <w:t>The Journal of Physical Chemistry B</w:t>
      </w:r>
      <w:r w:rsidRPr="00282F61">
        <w:t xml:space="preserve">, 2005, </w:t>
      </w:r>
      <w:r w:rsidRPr="00282F61">
        <w:rPr>
          <w:b/>
        </w:rPr>
        <w:t>109</w:t>
      </w:r>
      <w:r w:rsidRPr="00282F61">
        <w:t>, 312-320.</w:t>
      </w:r>
    </w:p>
    <w:p w:rsidR="00282F61" w:rsidRPr="00282F61" w:rsidRDefault="00282F61" w:rsidP="00282F61">
      <w:pPr>
        <w:pStyle w:val="EndNoteBibliography"/>
        <w:spacing w:after="0"/>
        <w:ind w:left="720" w:hanging="720"/>
      </w:pPr>
      <w:r w:rsidRPr="00282F61">
        <w:t>72.</w:t>
      </w:r>
      <w:r w:rsidRPr="00282F61">
        <w:tab/>
        <w:t xml:space="preserve">S. Farquharson, L. Grigely, V. Khitrov, W. Smith, J. F. Sperry and G. Fenerty, </w:t>
      </w:r>
      <w:r w:rsidRPr="00282F61">
        <w:rPr>
          <w:i/>
        </w:rPr>
        <w:t>Journal of Raman Spectroscopy</w:t>
      </w:r>
      <w:r w:rsidRPr="00282F61">
        <w:t xml:space="preserve">, 2004, </w:t>
      </w:r>
      <w:r w:rsidRPr="00282F61">
        <w:rPr>
          <w:b/>
        </w:rPr>
        <w:t>35</w:t>
      </w:r>
      <w:r w:rsidRPr="00282F61">
        <w:t>, 82-86.</w:t>
      </w:r>
    </w:p>
    <w:p w:rsidR="00282F61" w:rsidRPr="00282F61" w:rsidRDefault="00282F61" w:rsidP="00282F61">
      <w:pPr>
        <w:pStyle w:val="EndNoteBibliography"/>
        <w:spacing w:after="0"/>
        <w:ind w:left="720" w:hanging="720"/>
      </w:pPr>
      <w:r w:rsidRPr="00282F61">
        <w:t>73.</w:t>
      </w:r>
      <w:r w:rsidRPr="00282F61">
        <w:tab/>
        <w:t xml:space="preserve">J. Guicheteau and S. D. Christesen, </w:t>
      </w:r>
      <w:r w:rsidRPr="00282F61">
        <w:rPr>
          <w:i/>
        </w:rPr>
        <w:t>Proceedings of SPIE - The International Society for Optical Engineering</w:t>
      </w:r>
      <w:r w:rsidRPr="00282F61">
        <w:t xml:space="preserve">, 2006, </w:t>
      </w:r>
      <w:r w:rsidRPr="00282F61">
        <w:rPr>
          <w:b/>
        </w:rPr>
        <w:t>6218</w:t>
      </w:r>
      <w:r w:rsidRPr="00282F61">
        <w:t>, 62180G.</w:t>
      </w:r>
    </w:p>
    <w:p w:rsidR="00282F61" w:rsidRPr="00282F61" w:rsidRDefault="00282F61" w:rsidP="00282F61">
      <w:pPr>
        <w:pStyle w:val="EndNoteBibliography"/>
        <w:spacing w:after="0"/>
        <w:ind w:left="720" w:hanging="720"/>
      </w:pPr>
      <w:r w:rsidRPr="00282F61">
        <w:t>74.</w:t>
      </w:r>
      <w:r w:rsidRPr="00282F61">
        <w:tab/>
        <w:t>W. R. Premasiri, D. T. Moir and L. D. Ziegler, Orlando, Florida, United States, 2005.</w:t>
      </w:r>
    </w:p>
    <w:p w:rsidR="00282F61" w:rsidRPr="00282F61" w:rsidRDefault="00282F61" w:rsidP="00282F61">
      <w:pPr>
        <w:pStyle w:val="EndNoteBibliography"/>
        <w:spacing w:after="0"/>
        <w:ind w:left="720" w:hanging="720"/>
      </w:pPr>
      <w:r w:rsidRPr="00282F61">
        <w:t>75.</w:t>
      </w:r>
      <w:r w:rsidRPr="00282F61">
        <w:tab/>
        <w:t xml:space="preserve">S. Stöckel, S. Meisel, M. Elschner, P. Rösch and J. Popp, </w:t>
      </w:r>
      <w:r w:rsidRPr="00282F61">
        <w:rPr>
          <w:i/>
        </w:rPr>
        <w:t>Analytical Chemistry</w:t>
      </w:r>
      <w:r w:rsidRPr="00282F61">
        <w:t xml:space="preserve">, 2012, </w:t>
      </w:r>
      <w:r w:rsidRPr="00282F61">
        <w:rPr>
          <w:b/>
        </w:rPr>
        <w:t>84</w:t>
      </w:r>
      <w:r w:rsidRPr="00282F61">
        <w:t>, 9873-9880.</w:t>
      </w:r>
    </w:p>
    <w:p w:rsidR="00282F61" w:rsidRPr="00282F61" w:rsidRDefault="00282F61" w:rsidP="00282F61">
      <w:pPr>
        <w:pStyle w:val="EndNoteBibliography"/>
        <w:spacing w:after="0"/>
        <w:ind w:left="720" w:hanging="720"/>
      </w:pPr>
      <w:r w:rsidRPr="00282F61">
        <w:t>76.</w:t>
      </w:r>
      <w:r w:rsidRPr="00282F61">
        <w:tab/>
        <w:t xml:space="preserve">S. Stöckel, S. Meisel, M. Elschner, P. Rösch and J. Popp, </w:t>
      </w:r>
      <w:r w:rsidRPr="00282F61">
        <w:rPr>
          <w:i/>
        </w:rPr>
        <w:t>Angewandte Chemie International Edition</w:t>
      </w:r>
      <w:r w:rsidRPr="00282F61">
        <w:t xml:space="preserve">, 2012, </w:t>
      </w:r>
      <w:r w:rsidRPr="00282F61">
        <w:rPr>
          <w:b/>
        </w:rPr>
        <w:t>51</w:t>
      </w:r>
      <w:r w:rsidRPr="00282F61">
        <w:t>, 5339-5342.</w:t>
      </w:r>
    </w:p>
    <w:p w:rsidR="00282F61" w:rsidRPr="00282F61" w:rsidRDefault="00282F61" w:rsidP="00282F61">
      <w:pPr>
        <w:pStyle w:val="EndNoteBibliography"/>
        <w:spacing w:after="0"/>
        <w:ind w:left="720" w:hanging="720"/>
      </w:pPr>
      <w:r w:rsidRPr="00282F61">
        <w:t>77.</w:t>
      </w:r>
      <w:r w:rsidRPr="00282F61">
        <w:tab/>
        <w:t xml:space="preserve">P. D. Fey, M. M. P. Dempsey, M. E. Olson, M. S. Chrustowski, J. L. Engle, J. J. Jay, M. E. Dobson, K. S. Kalasinsky, A. A. Shea, P. C. Iwen, R. C. Wickert, S. C. Francesconi, R. M. Crawford and S. H. Hinrichs, </w:t>
      </w:r>
      <w:r w:rsidRPr="00282F61">
        <w:rPr>
          <w:i/>
        </w:rPr>
        <w:t>American Journal of Clinical Pathology</w:t>
      </w:r>
      <w:r w:rsidRPr="00282F61">
        <w:t xml:space="preserve">, 2007, </w:t>
      </w:r>
      <w:r w:rsidRPr="00282F61">
        <w:rPr>
          <w:b/>
        </w:rPr>
        <w:t>128</w:t>
      </w:r>
      <w:r w:rsidRPr="00282F61">
        <w:t>, 926.</w:t>
      </w:r>
    </w:p>
    <w:p w:rsidR="00282F61" w:rsidRPr="00282F61" w:rsidRDefault="00282F61" w:rsidP="00282F61">
      <w:pPr>
        <w:pStyle w:val="EndNoteBibliography"/>
        <w:spacing w:after="0"/>
        <w:ind w:left="720" w:hanging="720"/>
      </w:pPr>
      <w:r w:rsidRPr="00282F61">
        <w:t>78.</w:t>
      </w:r>
      <w:r w:rsidRPr="00282F61">
        <w:tab/>
        <w:t xml:space="preserve">R. M. Jarvis, R. Brooker A Fau - Goodacre and R. Goodacre, </w:t>
      </w:r>
      <w:r w:rsidRPr="00282F61">
        <w:rPr>
          <w:i/>
        </w:rPr>
        <w:t>Faraday Discussions</w:t>
      </w:r>
      <w:r w:rsidRPr="00282F61">
        <w:t xml:space="preserve">, 2006, </w:t>
      </w:r>
      <w:r w:rsidRPr="00282F61">
        <w:rPr>
          <w:b/>
        </w:rPr>
        <w:t>132</w:t>
      </w:r>
      <w:r w:rsidRPr="00282F61">
        <w:t>, 281-292.</w:t>
      </w:r>
    </w:p>
    <w:p w:rsidR="00282F61" w:rsidRPr="00282F61" w:rsidRDefault="00282F61" w:rsidP="00282F61">
      <w:pPr>
        <w:pStyle w:val="EndNoteBibliography"/>
        <w:spacing w:after="0"/>
        <w:ind w:left="720" w:hanging="720"/>
      </w:pPr>
      <w:r w:rsidRPr="00282F61">
        <w:t>79.</w:t>
      </w:r>
      <w:r w:rsidRPr="00282F61">
        <w:tab/>
        <w:t xml:space="preserve">R. M. Jarvis and R. Goodacre, </w:t>
      </w:r>
      <w:r w:rsidRPr="00282F61">
        <w:rPr>
          <w:i/>
        </w:rPr>
        <w:t>Analytical Chemistry</w:t>
      </w:r>
      <w:r w:rsidRPr="00282F61">
        <w:t xml:space="preserve">, 2004, </w:t>
      </w:r>
      <w:r w:rsidRPr="00282F61">
        <w:rPr>
          <w:b/>
        </w:rPr>
        <w:t>76</w:t>
      </w:r>
      <w:r w:rsidRPr="00282F61">
        <w:t>, 40-47.</w:t>
      </w:r>
    </w:p>
    <w:p w:rsidR="00282F61" w:rsidRPr="00282F61" w:rsidRDefault="00282F61" w:rsidP="00282F61">
      <w:pPr>
        <w:pStyle w:val="EndNoteBibliography"/>
        <w:spacing w:after="0"/>
        <w:ind w:left="720" w:hanging="720"/>
      </w:pPr>
      <w:r w:rsidRPr="00282F61">
        <w:t>80.</w:t>
      </w:r>
      <w:r w:rsidRPr="00282F61">
        <w:tab/>
        <w:t xml:space="preserve">I. S. Patel, W. R. Premasiri, D. T. Moir and L. D. Ziegler, </w:t>
      </w:r>
      <w:r w:rsidRPr="00282F61">
        <w:rPr>
          <w:i/>
        </w:rPr>
        <w:t>Journal of Raman spectroscopy : JRS</w:t>
      </w:r>
      <w:r w:rsidRPr="00282F61">
        <w:t xml:space="preserve">, 2008, </w:t>
      </w:r>
      <w:r w:rsidRPr="00282F61">
        <w:rPr>
          <w:b/>
        </w:rPr>
        <w:t>39</w:t>
      </w:r>
      <w:r w:rsidRPr="00282F61">
        <w:t>, 1660-1672.</w:t>
      </w:r>
    </w:p>
    <w:p w:rsidR="00282F61" w:rsidRPr="00282F61" w:rsidRDefault="00282F61" w:rsidP="00282F61">
      <w:pPr>
        <w:pStyle w:val="EndNoteBibliography"/>
        <w:spacing w:after="0"/>
        <w:ind w:left="720" w:hanging="720"/>
      </w:pPr>
      <w:r w:rsidRPr="00282F61">
        <w:t>81.</w:t>
      </w:r>
      <w:r w:rsidRPr="00282F61">
        <w:tab/>
        <w:t xml:space="preserve">A. P. Esposito, C. E. Talley, T. Huser, C. W. Hollars, C. M. Schaldach and S. M. Lane, </w:t>
      </w:r>
      <w:r w:rsidRPr="00282F61">
        <w:rPr>
          <w:i/>
        </w:rPr>
        <w:t>Applied Spectroscopy</w:t>
      </w:r>
      <w:r w:rsidRPr="00282F61">
        <w:t xml:space="preserve">, 2003, </w:t>
      </w:r>
      <w:r w:rsidRPr="00282F61">
        <w:rPr>
          <w:b/>
        </w:rPr>
        <w:t>57</w:t>
      </w:r>
      <w:r w:rsidRPr="00282F61">
        <w:t>, 868-871.</w:t>
      </w:r>
    </w:p>
    <w:p w:rsidR="00282F61" w:rsidRPr="00282F61" w:rsidRDefault="00282F61" w:rsidP="00282F61">
      <w:pPr>
        <w:pStyle w:val="EndNoteBibliography"/>
        <w:spacing w:after="0"/>
        <w:ind w:left="720" w:hanging="720"/>
      </w:pPr>
      <w:r w:rsidRPr="00282F61">
        <w:t>82.</w:t>
      </w:r>
      <w:r w:rsidRPr="00282F61">
        <w:tab/>
        <w:t xml:space="preserve">P. Rösch, M. Harz, K.-D. Peschke, O. Ronneberger, H. Burkhardt, A. Schüle, G. Schmauz, M. Lankers, S. Hofer, H. Thiele, H.-W. Motzkus and J. Popp, </w:t>
      </w:r>
      <w:r w:rsidRPr="00282F61">
        <w:rPr>
          <w:i/>
        </w:rPr>
        <w:t>Analytical Chemistry</w:t>
      </w:r>
      <w:r w:rsidRPr="00282F61">
        <w:t xml:space="preserve">, 2006, </w:t>
      </w:r>
      <w:r w:rsidRPr="00282F61">
        <w:rPr>
          <w:b/>
        </w:rPr>
        <w:t>78</w:t>
      </w:r>
      <w:r w:rsidRPr="00282F61">
        <w:t>, 2163-2170.</w:t>
      </w:r>
    </w:p>
    <w:p w:rsidR="00282F61" w:rsidRPr="00282F61" w:rsidRDefault="00282F61" w:rsidP="00282F61">
      <w:pPr>
        <w:pStyle w:val="EndNoteBibliography"/>
        <w:spacing w:after="0"/>
        <w:ind w:left="720" w:hanging="720"/>
      </w:pPr>
      <w:r w:rsidRPr="00282F61">
        <w:lastRenderedPageBreak/>
        <w:t>83.</w:t>
      </w:r>
      <w:r w:rsidRPr="00282F61">
        <w:tab/>
        <w:t xml:space="preserve">A. Tripathi, R. E. Jabbour, J. A. Guicheteau, S. D. Christesen, D. K. Emge, A. W. Fountain, J. R. Bottiger, E. D. Emmons and A. P. Snyder, </w:t>
      </w:r>
      <w:r w:rsidRPr="00282F61">
        <w:rPr>
          <w:i/>
        </w:rPr>
        <w:t>Analytical Chemistry</w:t>
      </w:r>
      <w:r w:rsidRPr="00282F61">
        <w:t xml:space="preserve">, 2009, </w:t>
      </w:r>
      <w:r w:rsidRPr="00282F61">
        <w:rPr>
          <w:b/>
        </w:rPr>
        <w:t>81</w:t>
      </w:r>
      <w:r w:rsidRPr="00282F61">
        <w:t>, 6981-6990.</w:t>
      </w:r>
    </w:p>
    <w:p w:rsidR="00282F61" w:rsidRPr="00282F61" w:rsidRDefault="00282F61" w:rsidP="00282F61">
      <w:pPr>
        <w:pStyle w:val="EndNoteBibliography"/>
        <w:spacing w:after="0"/>
        <w:ind w:left="720" w:hanging="720"/>
      </w:pPr>
      <w:r w:rsidRPr="00282F61">
        <w:t>84.</w:t>
      </w:r>
      <w:r w:rsidRPr="00282F61">
        <w:tab/>
        <w:t xml:space="preserve">A. Sengupta, M. L. Laucks, N. Dildine, E. Drapala and E. J. Davis, </w:t>
      </w:r>
      <w:r w:rsidRPr="00282F61">
        <w:rPr>
          <w:i/>
        </w:rPr>
        <w:t>Journal of Aerosol Science</w:t>
      </w:r>
      <w:r w:rsidRPr="00282F61">
        <w:t xml:space="preserve">, 2005, </w:t>
      </w:r>
      <w:r w:rsidRPr="00282F61">
        <w:rPr>
          <w:b/>
        </w:rPr>
        <w:t>36</w:t>
      </w:r>
      <w:r w:rsidRPr="00282F61">
        <w:t>, 651-664.</w:t>
      </w:r>
    </w:p>
    <w:p w:rsidR="00282F61" w:rsidRPr="00282F61" w:rsidRDefault="00282F61" w:rsidP="00282F61">
      <w:pPr>
        <w:pStyle w:val="EndNoteBibliography"/>
        <w:spacing w:after="0"/>
        <w:ind w:left="720" w:hanging="720"/>
      </w:pPr>
      <w:r w:rsidRPr="00282F61">
        <w:t>85.</w:t>
      </w:r>
      <w:r w:rsidRPr="00282F61">
        <w:tab/>
        <w:t xml:space="preserve">A. Sengupta, N. Brar and E. J. Davis, </w:t>
      </w:r>
      <w:r w:rsidRPr="00282F61">
        <w:rPr>
          <w:i/>
        </w:rPr>
        <w:t>Journal of Colloid and Interface Science</w:t>
      </w:r>
      <w:r w:rsidRPr="00282F61">
        <w:t xml:space="preserve">, 2007, </w:t>
      </w:r>
      <w:r w:rsidRPr="00282F61">
        <w:rPr>
          <w:b/>
        </w:rPr>
        <w:t>309</w:t>
      </w:r>
      <w:r w:rsidRPr="00282F61">
        <w:t>, 36-43.</w:t>
      </w:r>
    </w:p>
    <w:p w:rsidR="00282F61" w:rsidRPr="00282F61" w:rsidRDefault="00282F61" w:rsidP="00282F61">
      <w:pPr>
        <w:pStyle w:val="EndNoteBibliography"/>
        <w:spacing w:after="0"/>
        <w:ind w:left="720" w:hanging="720"/>
      </w:pPr>
      <w:r w:rsidRPr="00282F61">
        <w:t>86.</w:t>
      </w:r>
      <w:r w:rsidRPr="00282F61">
        <w:tab/>
        <w:t>P. Bao, X. Liu, T. Huang, B. Jiang and G. Wu, Denver, CO, United States, 1999.</w:t>
      </w:r>
    </w:p>
    <w:p w:rsidR="00282F61" w:rsidRPr="00282F61" w:rsidRDefault="00282F61" w:rsidP="00282F61">
      <w:pPr>
        <w:pStyle w:val="EndNoteBibliography"/>
        <w:spacing w:after="0"/>
        <w:ind w:left="720" w:hanging="720"/>
      </w:pPr>
      <w:r w:rsidRPr="00282F61">
        <w:t>87.</w:t>
      </w:r>
      <w:r w:rsidRPr="00282F61">
        <w:tab/>
        <w:t xml:space="preserve">P. D. Bao, T. Q. Huang, X. M. Liu and T. Q. Wu, </w:t>
      </w:r>
      <w:r w:rsidRPr="00282F61">
        <w:rPr>
          <w:i/>
        </w:rPr>
        <w:t>Journal of Raman Spectroscopy</w:t>
      </w:r>
      <w:r w:rsidRPr="00282F61">
        <w:t xml:space="preserve">, 2001, </w:t>
      </w:r>
      <w:r w:rsidRPr="00282F61">
        <w:rPr>
          <w:b/>
        </w:rPr>
        <w:t>32</w:t>
      </w:r>
      <w:r w:rsidRPr="00282F61">
        <w:t>, 227-230.</w:t>
      </w:r>
    </w:p>
    <w:p w:rsidR="00282F61" w:rsidRPr="00282F61" w:rsidRDefault="00282F61" w:rsidP="00282F61">
      <w:pPr>
        <w:pStyle w:val="EndNoteBibliography"/>
        <w:spacing w:after="0"/>
        <w:ind w:left="720" w:hanging="720"/>
      </w:pPr>
      <w:r w:rsidRPr="00282F61">
        <w:t>88.</w:t>
      </w:r>
      <w:r w:rsidRPr="00282F61">
        <w:tab/>
        <w:t xml:space="preserve">J.-y. Lim, J.-s. Nam, S.-e. Yang, H. Shin, Y.-h. Jang, G.-U. Bae, T. Kang, K.-i. Lim and Y. Choi, </w:t>
      </w:r>
      <w:r w:rsidRPr="00282F61">
        <w:rPr>
          <w:i/>
        </w:rPr>
        <w:t>Analytical Chemistry</w:t>
      </w:r>
      <w:r w:rsidRPr="00282F61">
        <w:t xml:space="preserve">, 2015, </w:t>
      </w:r>
      <w:r w:rsidRPr="00282F61">
        <w:rPr>
          <w:b/>
        </w:rPr>
        <w:t>87</w:t>
      </w:r>
      <w:r w:rsidRPr="00282F61">
        <w:t>, 11652-11659.</w:t>
      </w:r>
    </w:p>
    <w:p w:rsidR="00282F61" w:rsidRPr="00282F61" w:rsidRDefault="00282F61" w:rsidP="00282F61">
      <w:pPr>
        <w:pStyle w:val="EndNoteBibliography"/>
        <w:spacing w:after="0"/>
        <w:ind w:left="720" w:hanging="720"/>
      </w:pPr>
      <w:r w:rsidRPr="00282F61">
        <w:t>89.</w:t>
      </w:r>
      <w:r w:rsidRPr="00282F61">
        <w:tab/>
        <w:t xml:space="preserve">J. D. Driskell, Y. Zhu, C. D. Kirkwood, Y. Zhao, R. A. Dluhy and R. A. Tripp, </w:t>
      </w:r>
      <w:r w:rsidRPr="00282F61">
        <w:rPr>
          <w:i/>
        </w:rPr>
        <w:t>PLOS ONE</w:t>
      </w:r>
      <w:r w:rsidRPr="00282F61">
        <w:t xml:space="preserve">, 2010, </w:t>
      </w:r>
      <w:r w:rsidRPr="00282F61">
        <w:rPr>
          <w:b/>
        </w:rPr>
        <w:t>5</w:t>
      </w:r>
      <w:r w:rsidRPr="00282F61">
        <w:t>, e10222.</w:t>
      </w:r>
    </w:p>
    <w:p w:rsidR="00282F61" w:rsidRPr="00282F61" w:rsidRDefault="00282F61" w:rsidP="00282F61">
      <w:pPr>
        <w:pStyle w:val="EndNoteBibliography"/>
        <w:spacing w:after="0"/>
        <w:ind w:left="720" w:hanging="720"/>
      </w:pPr>
      <w:r w:rsidRPr="00282F61">
        <w:t>90.</w:t>
      </w:r>
      <w:r w:rsidRPr="00282F61">
        <w:tab/>
        <w:t xml:space="preserve">J. D. Driskell, S. Shanmukh, Y. J. Liu, S. Hennigan, L. Jones, Y. P. Zhao, R. A. Dluhy, D. C. Krause and R. A. Tripp, </w:t>
      </w:r>
      <w:r w:rsidRPr="00282F61">
        <w:rPr>
          <w:i/>
        </w:rPr>
        <w:t>IEEE Sensors Journal</w:t>
      </w:r>
      <w:r w:rsidRPr="00282F61">
        <w:t xml:space="preserve">, 2008, </w:t>
      </w:r>
      <w:r w:rsidRPr="00282F61">
        <w:rPr>
          <w:b/>
        </w:rPr>
        <w:t>8</w:t>
      </w:r>
      <w:r w:rsidRPr="00282F61">
        <w:t>, 863-870.</w:t>
      </w:r>
    </w:p>
    <w:p w:rsidR="00282F61" w:rsidRPr="00282F61" w:rsidRDefault="00282F61" w:rsidP="00282F61">
      <w:pPr>
        <w:pStyle w:val="EndNoteBibliography"/>
        <w:spacing w:after="0"/>
        <w:ind w:left="720" w:hanging="720"/>
      </w:pPr>
      <w:r w:rsidRPr="00282F61">
        <w:t>91.</w:t>
      </w:r>
      <w:r w:rsidRPr="00282F61">
        <w:tab/>
        <w:t xml:space="preserve">J. D. Driskell, K. M. Kwarta, R. J. Lipert, M. D. Porter, J. D. Neill and J. F. Ridpath, </w:t>
      </w:r>
      <w:r w:rsidRPr="00282F61">
        <w:rPr>
          <w:i/>
        </w:rPr>
        <w:t>Analytical Chemistry</w:t>
      </w:r>
      <w:r w:rsidRPr="00282F61">
        <w:t xml:space="preserve">, 2005, </w:t>
      </w:r>
      <w:r w:rsidRPr="00282F61">
        <w:rPr>
          <w:b/>
        </w:rPr>
        <w:t>77</w:t>
      </w:r>
      <w:r w:rsidRPr="00282F61">
        <w:t>, 6147-6154.</w:t>
      </w:r>
    </w:p>
    <w:p w:rsidR="00282F61" w:rsidRPr="00282F61" w:rsidRDefault="00282F61" w:rsidP="00282F61">
      <w:pPr>
        <w:pStyle w:val="EndNoteBibliography"/>
        <w:spacing w:after="0"/>
        <w:ind w:left="720" w:hanging="720"/>
      </w:pPr>
      <w:r w:rsidRPr="00282F61">
        <w:t>92.</w:t>
      </w:r>
      <w:r w:rsidRPr="00282F61">
        <w:tab/>
        <w:t>C. Song, J. D. Driskell, R. A. Tripp, Y. Cui and Y. Zhao, Baltimore, Maryland, United States, 2012.</w:t>
      </w:r>
    </w:p>
    <w:p w:rsidR="00282F61" w:rsidRPr="00282F61" w:rsidRDefault="00282F61" w:rsidP="00282F61">
      <w:pPr>
        <w:pStyle w:val="EndNoteBibliography"/>
        <w:spacing w:after="0"/>
        <w:ind w:left="720" w:hanging="720"/>
      </w:pPr>
      <w:r w:rsidRPr="00282F61">
        <w:t>93.</w:t>
      </w:r>
      <w:r w:rsidRPr="00282F61">
        <w:tab/>
        <w:t xml:space="preserve">T. A. Alexander, </w:t>
      </w:r>
      <w:r w:rsidRPr="00282F61">
        <w:rPr>
          <w:i/>
        </w:rPr>
        <w:t>Analytical Chemistry</w:t>
      </w:r>
      <w:r w:rsidRPr="00282F61">
        <w:t xml:space="preserve">, 2008, </w:t>
      </w:r>
      <w:r w:rsidRPr="00282F61">
        <w:rPr>
          <w:b/>
        </w:rPr>
        <w:t>80</w:t>
      </w:r>
      <w:r w:rsidRPr="00282F61">
        <w:t>, 2817-2825.</w:t>
      </w:r>
    </w:p>
    <w:p w:rsidR="00282F61" w:rsidRPr="00282F61" w:rsidRDefault="00282F61" w:rsidP="00282F61">
      <w:pPr>
        <w:pStyle w:val="EndNoteBibliography"/>
        <w:spacing w:after="0"/>
        <w:ind w:left="720" w:hanging="720"/>
      </w:pPr>
      <w:r w:rsidRPr="00282F61">
        <w:t>94.</w:t>
      </w:r>
      <w:r w:rsidRPr="00282F61">
        <w:tab/>
        <w:t xml:space="preserve">K. Olschewski, E. Kammer, S. Stockel, T. Bocklitz, T. Deckert-Gaudig, R. Zell, D. Cialla-May, K. Weber, V. Deckert and J. Popp, </w:t>
      </w:r>
      <w:r w:rsidRPr="00282F61">
        <w:rPr>
          <w:i/>
        </w:rPr>
        <w:t>Nanoscale</w:t>
      </w:r>
      <w:r w:rsidRPr="00282F61">
        <w:t xml:space="preserve">, 2015, </w:t>
      </w:r>
      <w:r w:rsidRPr="00282F61">
        <w:rPr>
          <w:b/>
        </w:rPr>
        <w:t>7</w:t>
      </w:r>
      <w:r w:rsidRPr="00282F61">
        <w:t>, 4545-4552.</w:t>
      </w:r>
    </w:p>
    <w:p w:rsidR="00282F61" w:rsidRPr="00282F61" w:rsidRDefault="00282F61" w:rsidP="00282F61">
      <w:pPr>
        <w:pStyle w:val="EndNoteBibliography"/>
        <w:spacing w:after="0"/>
        <w:ind w:left="720" w:hanging="720"/>
      </w:pPr>
      <w:r w:rsidRPr="00282F61">
        <w:t>95.</w:t>
      </w:r>
      <w:r w:rsidRPr="00282F61">
        <w:tab/>
        <w:t xml:space="preserve">S. Shanmukh, L. Jones, Y. P. Zhao, J. D. Driskell, R. A. Tripp and R. A. Dluhy, </w:t>
      </w:r>
      <w:r w:rsidRPr="00282F61">
        <w:rPr>
          <w:i/>
        </w:rPr>
        <w:t>Analytical and Bioanalytical Chemistry</w:t>
      </w:r>
      <w:r w:rsidRPr="00282F61">
        <w:t xml:space="preserve">, 2008, </w:t>
      </w:r>
      <w:r w:rsidRPr="00282F61">
        <w:rPr>
          <w:b/>
        </w:rPr>
        <w:t>390</w:t>
      </w:r>
      <w:r w:rsidRPr="00282F61">
        <w:t>, 1551-1555.</w:t>
      </w:r>
    </w:p>
    <w:p w:rsidR="00282F61" w:rsidRPr="00282F61" w:rsidRDefault="00282F61" w:rsidP="00282F61">
      <w:pPr>
        <w:pStyle w:val="EndNoteBibliography"/>
        <w:spacing w:after="0"/>
        <w:ind w:left="720" w:hanging="720"/>
      </w:pPr>
      <w:r w:rsidRPr="00282F61">
        <w:t>96.</w:t>
      </w:r>
      <w:r w:rsidRPr="00282F61">
        <w:tab/>
        <w:t xml:space="preserve">S. Shanmukh, L. Jones, J. Driskell, Y. Zhao, R. Dluhy and R. A. Tripp, </w:t>
      </w:r>
      <w:r w:rsidRPr="00282F61">
        <w:rPr>
          <w:i/>
        </w:rPr>
        <w:t>Nano Letters</w:t>
      </w:r>
      <w:r w:rsidRPr="00282F61">
        <w:t xml:space="preserve">, 2006, </w:t>
      </w:r>
      <w:r w:rsidRPr="00282F61">
        <w:rPr>
          <w:b/>
        </w:rPr>
        <w:t>6</w:t>
      </w:r>
      <w:r w:rsidRPr="00282F61">
        <w:t>, 2630-2636.</w:t>
      </w:r>
    </w:p>
    <w:p w:rsidR="00282F61" w:rsidRPr="00282F61" w:rsidRDefault="00282F61" w:rsidP="00282F61">
      <w:pPr>
        <w:pStyle w:val="EndNoteBibliography"/>
        <w:spacing w:after="0"/>
        <w:ind w:left="720" w:hanging="720"/>
      </w:pPr>
      <w:r w:rsidRPr="00282F61">
        <w:t>97.</w:t>
      </w:r>
      <w:r w:rsidRPr="00282F61">
        <w:tab/>
        <w:t xml:space="preserve">M. R. Tomkins, D. S. Liao and A. Docoslis, </w:t>
      </w:r>
      <w:r w:rsidRPr="00282F61">
        <w:rPr>
          <w:i/>
        </w:rPr>
        <w:t>Sensors (Basel, Switzerland)</w:t>
      </w:r>
      <w:r w:rsidRPr="00282F61">
        <w:t xml:space="preserve">, 2015, </w:t>
      </w:r>
      <w:r w:rsidRPr="00282F61">
        <w:rPr>
          <w:b/>
        </w:rPr>
        <w:t>15</w:t>
      </w:r>
      <w:r w:rsidRPr="00282F61">
        <w:t>, 1047-1059.</w:t>
      </w:r>
    </w:p>
    <w:p w:rsidR="00282F61" w:rsidRPr="00282F61" w:rsidRDefault="00282F61" w:rsidP="00282F61">
      <w:pPr>
        <w:pStyle w:val="EndNoteBibliography"/>
        <w:spacing w:after="0"/>
        <w:ind w:left="720" w:hanging="720"/>
      </w:pPr>
      <w:r w:rsidRPr="00282F61">
        <w:t>98.</w:t>
      </w:r>
      <w:r w:rsidRPr="00282F61">
        <w:tab/>
        <w:t xml:space="preserve">R. M. Jarvis, A. Brooker and R. Goodacre, </w:t>
      </w:r>
      <w:r w:rsidRPr="00282F61">
        <w:rPr>
          <w:i/>
        </w:rPr>
        <w:t>Analytical Chemistry</w:t>
      </w:r>
      <w:r w:rsidRPr="00282F61">
        <w:t xml:space="preserve">, 2004, </w:t>
      </w:r>
      <w:r w:rsidRPr="00282F61">
        <w:rPr>
          <w:b/>
        </w:rPr>
        <w:t>76</w:t>
      </w:r>
      <w:r w:rsidRPr="00282F61">
        <w:t>, 5198-5202.</w:t>
      </w:r>
    </w:p>
    <w:p w:rsidR="00282F61" w:rsidRPr="00282F61" w:rsidRDefault="00282F61" w:rsidP="00282F61">
      <w:pPr>
        <w:pStyle w:val="EndNoteBibliography"/>
        <w:spacing w:after="0"/>
        <w:ind w:left="720" w:hanging="720"/>
      </w:pPr>
      <w:r w:rsidRPr="00282F61">
        <w:t>99.</w:t>
      </w:r>
      <w:r w:rsidRPr="00282F61">
        <w:tab/>
        <w:t>R. J. Clewes, C. R. Howle, D. J. M. Stothard, M. H. Dunn, G. Robertson, W. Miller, G. Malcolm, G. Maker, R. Cox, B. Williams and M. Russell, Edinburgh, United Kingdom, 2012.</w:t>
      </w:r>
    </w:p>
    <w:p w:rsidR="00282F61" w:rsidRPr="00282F61" w:rsidRDefault="00282F61" w:rsidP="00282F61">
      <w:pPr>
        <w:pStyle w:val="EndNoteBibliography"/>
        <w:spacing w:after="0"/>
        <w:ind w:left="720" w:hanging="720"/>
      </w:pPr>
      <w:r w:rsidRPr="00282F61">
        <w:t>100.</w:t>
      </w:r>
      <w:r w:rsidRPr="00282F61">
        <w:tab/>
        <w:t>R. Cox, B. Williams and M. H. Harpster, Baltimore, Maryland, United States, 2012.</w:t>
      </w:r>
    </w:p>
    <w:p w:rsidR="00282F61" w:rsidRPr="00282F61" w:rsidRDefault="00282F61" w:rsidP="00282F61">
      <w:pPr>
        <w:pStyle w:val="EndNoteBibliography"/>
        <w:spacing w:after="0"/>
        <w:ind w:left="720" w:hanging="720"/>
      </w:pPr>
      <w:r w:rsidRPr="00282F61">
        <w:t>101.</w:t>
      </w:r>
      <w:r w:rsidRPr="00282F61">
        <w:tab/>
        <w:t xml:space="preserve">A. K. Misra, S. K. Sharma, C. H. Chio, P. G. Lucey and B. Lienert, </w:t>
      </w:r>
      <w:r w:rsidRPr="00282F61">
        <w:rPr>
          <w:i/>
        </w:rPr>
        <w:t>Spectrochimica Acta Part A: Molecular and Biomolecular Spectroscopy</w:t>
      </w:r>
      <w:r w:rsidRPr="00282F61">
        <w:t xml:space="preserve">, 2005, </w:t>
      </w:r>
      <w:r w:rsidRPr="00282F61">
        <w:rPr>
          <w:b/>
        </w:rPr>
        <w:t>61</w:t>
      </w:r>
      <w:r w:rsidRPr="00282F61">
        <w:t>, 2281-2287.</w:t>
      </w:r>
    </w:p>
    <w:p w:rsidR="00282F61" w:rsidRPr="00282F61" w:rsidRDefault="00282F61" w:rsidP="00282F61">
      <w:pPr>
        <w:pStyle w:val="EndNoteBibliography"/>
        <w:spacing w:after="0"/>
        <w:ind w:left="720" w:hanging="720"/>
      </w:pPr>
      <w:r w:rsidRPr="00282F61">
        <w:t>102.</w:t>
      </w:r>
      <w:r w:rsidRPr="00282F61">
        <w:tab/>
        <w:t xml:space="preserve">B. H. Hokr, J. N. Bixler, G. D. Noojin, R. J. Thomas, B. A. Rockwell, V. V. Yakovlev and M. O. Scully, </w:t>
      </w:r>
      <w:r w:rsidRPr="00282F61">
        <w:rPr>
          <w:i/>
        </w:rPr>
        <w:t>Proceedings of the National Academy of Sciences</w:t>
      </w:r>
      <w:r w:rsidRPr="00282F61">
        <w:t xml:space="preserve">, 2014, </w:t>
      </w:r>
      <w:r w:rsidRPr="00282F61">
        <w:rPr>
          <w:b/>
        </w:rPr>
        <w:t>111</w:t>
      </w:r>
      <w:r w:rsidRPr="00282F61">
        <w:t>, 12320-12324.</w:t>
      </w:r>
    </w:p>
    <w:p w:rsidR="00282F61" w:rsidRPr="00282F61" w:rsidRDefault="00282F61" w:rsidP="00282F61">
      <w:pPr>
        <w:pStyle w:val="EndNoteBibliography"/>
        <w:spacing w:after="0"/>
        <w:ind w:left="720" w:hanging="720"/>
      </w:pPr>
      <w:r w:rsidRPr="00282F61">
        <w:t>103.</w:t>
      </w:r>
      <w:r w:rsidRPr="00282F61">
        <w:tab/>
        <w:t xml:space="preserve">H. Li, D. A. Harris, B. Xu, P. J. Wrzesinski, V. V. Lozovoy and M. Dantus, </w:t>
      </w:r>
      <w:r w:rsidRPr="00282F61">
        <w:rPr>
          <w:i/>
        </w:rPr>
        <w:t>Optics express</w:t>
      </w:r>
      <w:r w:rsidRPr="00282F61">
        <w:t xml:space="preserve">, 2008, </w:t>
      </w:r>
      <w:r w:rsidRPr="00282F61">
        <w:rPr>
          <w:b/>
        </w:rPr>
        <w:t>16</w:t>
      </w:r>
      <w:r w:rsidRPr="00282F61">
        <w:t>, 5499-5504.</w:t>
      </w:r>
    </w:p>
    <w:p w:rsidR="00282F61" w:rsidRPr="00282F61" w:rsidRDefault="00282F61" w:rsidP="00282F61">
      <w:pPr>
        <w:pStyle w:val="EndNoteBibliography"/>
        <w:spacing w:after="0"/>
        <w:ind w:left="720" w:hanging="720"/>
      </w:pPr>
      <w:r w:rsidRPr="00282F61">
        <w:t>104.</w:t>
      </w:r>
      <w:r w:rsidRPr="00282F61">
        <w:tab/>
        <w:t>M. Dantus, H. Li, D. A. Harris, B. Xu, P. J. Wrzesinski and V. V. Lozovoy, Orlando, Florida, United States, 2008.</w:t>
      </w:r>
    </w:p>
    <w:p w:rsidR="00282F61" w:rsidRPr="00282F61" w:rsidRDefault="00282F61" w:rsidP="00282F61">
      <w:pPr>
        <w:pStyle w:val="EndNoteBibliography"/>
        <w:spacing w:after="0"/>
        <w:ind w:left="720" w:hanging="720"/>
      </w:pPr>
      <w:r w:rsidRPr="00282F61">
        <w:t>105.</w:t>
      </w:r>
      <w:r w:rsidRPr="00282F61">
        <w:tab/>
        <w:t xml:space="preserve">M. T. Bremer, P. J. Wrzesinski, N. Butcher, V. V. Lozovoy and M. Dantus, </w:t>
      </w:r>
      <w:r w:rsidRPr="00282F61">
        <w:rPr>
          <w:i/>
        </w:rPr>
        <w:t>Applied Physics Letters</w:t>
      </w:r>
      <w:r w:rsidRPr="00282F61">
        <w:t xml:space="preserve">, 2011, </w:t>
      </w:r>
      <w:r w:rsidRPr="00282F61">
        <w:rPr>
          <w:b/>
        </w:rPr>
        <w:t>99</w:t>
      </w:r>
      <w:r w:rsidRPr="00282F61">
        <w:t>, 101109.</w:t>
      </w:r>
    </w:p>
    <w:p w:rsidR="00282F61" w:rsidRPr="00282F61" w:rsidRDefault="00282F61" w:rsidP="00282F61">
      <w:pPr>
        <w:pStyle w:val="EndNoteBibliography"/>
        <w:spacing w:after="0"/>
        <w:ind w:left="720" w:hanging="720"/>
      </w:pPr>
      <w:r w:rsidRPr="00282F61">
        <w:t>106.</w:t>
      </w:r>
      <w:r w:rsidRPr="00282F61">
        <w:tab/>
        <w:t xml:space="preserve">O. Katz, A. Natan, Y. Silberberg and S. Rosenwaks, </w:t>
      </w:r>
      <w:r w:rsidRPr="00282F61">
        <w:rPr>
          <w:i/>
        </w:rPr>
        <w:t>Applied Physics Letters</w:t>
      </w:r>
      <w:r w:rsidRPr="00282F61">
        <w:t xml:space="preserve">, 2008, </w:t>
      </w:r>
      <w:r w:rsidRPr="00282F61">
        <w:rPr>
          <w:b/>
        </w:rPr>
        <w:t>92</w:t>
      </w:r>
      <w:r w:rsidRPr="00282F61">
        <w:t>, 171116.</w:t>
      </w:r>
    </w:p>
    <w:p w:rsidR="00282F61" w:rsidRPr="00282F61" w:rsidRDefault="00282F61" w:rsidP="00282F61">
      <w:pPr>
        <w:pStyle w:val="EndNoteBibliography"/>
        <w:spacing w:after="0"/>
        <w:ind w:left="720" w:hanging="720"/>
      </w:pPr>
      <w:r w:rsidRPr="00282F61">
        <w:t>107.</w:t>
      </w:r>
      <w:r w:rsidRPr="00282F61">
        <w:tab/>
        <w:t xml:space="preserve">J. Trevisan, P. P. Angelov, A. D. Scott, P. L. Carmichael and F. L. Martin, </w:t>
      </w:r>
      <w:r w:rsidRPr="00282F61">
        <w:rPr>
          <w:i/>
        </w:rPr>
        <w:t>Bioinformatics</w:t>
      </w:r>
      <w:r w:rsidRPr="00282F61">
        <w:t xml:space="preserve">, 2013, </w:t>
      </w:r>
      <w:r w:rsidRPr="00282F61">
        <w:rPr>
          <w:b/>
        </w:rPr>
        <w:t>29</w:t>
      </w:r>
      <w:r w:rsidRPr="00282F61">
        <w:t>, 1095-1097.</w:t>
      </w:r>
    </w:p>
    <w:p w:rsidR="00282F61" w:rsidRPr="00282F61" w:rsidRDefault="00282F61" w:rsidP="00282F61">
      <w:pPr>
        <w:pStyle w:val="EndNoteBibliography"/>
        <w:ind w:left="720" w:hanging="720"/>
      </w:pPr>
      <w:r w:rsidRPr="00282F61">
        <w:t>108.</w:t>
      </w:r>
      <w:r w:rsidRPr="00282F61">
        <w:tab/>
        <w:t xml:space="preserve">I. T. Jolliffe and J. Cadima, </w:t>
      </w:r>
      <w:r w:rsidRPr="00282F61">
        <w:rPr>
          <w:i/>
        </w:rPr>
        <w:t xml:space="preserve">Philosophical Transactions of the Royal Society A: Mathematical, </w:t>
      </w:r>
      <w:r w:rsidRPr="00282F61">
        <w:rPr>
          <w:i/>
        </w:rPr>
        <w:tab/>
      </w:r>
      <w:r w:rsidRPr="00282F61">
        <w:rPr>
          <w:i/>
        </w:rPr>
        <w:tab/>
      </w:r>
      <w:r w:rsidRPr="00282F61">
        <w:rPr>
          <w:i/>
        </w:rPr>
        <w:tab/>
      </w:r>
      <w:r w:rsidRPr="00282F61">
        <w:rPr>
          <w:i/>
        </w:rPr>
        <w:tab/>
        <w:t>Physical and Engineering Sciences</w:t>
      </w:r>
      <w:r w:rsidRPr="00282F61">
        <w:t xml:space="preserve">, 2016, </w:t>
      </w:r>
      <w:r w:rsidRPr="00282F61">
        <w:rPr>
          <w:b/>
        </w:rPr>
        <w:t>374</w:t>
      </w:r>
      <w:r w:rsidRPr="00282F61">
        <w:t>, 20150202.</w:t>
      </w:r>
    </w:p>
    <w:p w:rsidR="0073007C" w:rsidRPr="00FC3989" w:rsidRDefault="003800B5" w:rsidP="00A92205">
      <w:pPr>
        <w:spacing w:line="360" w:lineRule="auto"/>
        <w:jc w:val="both"/>
      </w:pPr>
      <w:r w:rsidRPr="00FC3989">
        <w:fldChar w:fldCharType="end"/>
      </w:r>
    </w:p>
    <w:sectPr w:rsidR="0073007C" w:rsidRPr="00FC3989">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4EF9" w:rsidRDefault="002F4EF9" w:rsidP="00D62D8F">
      <w:pPr>
        <w:spacing w:after="0" w:line="240" w:lineRule="auto"/>
      </w:pPr>
      <w:r>
        <w:separator/>
      </w:r>
    </w:p>
  </w:endnote>
  <w:endnote w:type="continuationSeparator" w:id="0">
    <w:p w:rsidR="002F4EF9" w:rsidRDefault="002F4EF9"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2234B5" w:rsidRDefault="002234B5">
        <w:pPr>
          <w:pStyle w:val="Footer"/>
          <w:jc w:val="center"/>
        </w:pPr>
        <w:r>
          <w:fldChar w:fldCharType="begin"/>
        </w:r>
        <w:r>
          <w:instrText xml:space="preserve"> PAGE   \* MERGEFORMAT </w:instrText>
        </w:r>
        <w:r>
          <w:fldChar w:fldCharType="separate"/>
        </w:r>
        <w:r w:rsidR="00282F61">
          <w:rPr>
            <w:noProof/>
          </w:rPr>
          <w:t>40</w:t>
        </w:r>
        <w:r>
          <w:rPr>
            <w:noProof/>
          </w:rPr>
          <w:fldChar w:fldCharType="end"/>
        </w:r>
      </w:p>
    </w:sdtContent>
  </w:sdt>
  <w:p w:rsidR="002234B5" w:rsidRDefault="002234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4EF9" w:rsidRDefault="002F4EF9" w:rsidP="00D62D8F">
      <w:pPr>
        <w:spacing w:after="0" w:line="240" w:lineRule="auto"/>
      </w:pPr>
      <w:r>
        <w:separator/>
      </w:r>
    </w:p>
  </w:footnote>
  <w:footnote w:type="continuationSeparator" w:id="0">
    <w:p w:rsidR="002F4EF9" w:rsidRDefault="002F4EF9"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7"/>
  </w:num>
  <w:num w:numId="5">
    <w:abstractNumId w:val="1"/>
  </w:num>
  <w:num w:numId="6">
    <w:abstractNumId w:val="4"/>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record-ids&gt;&lt;/item&gt;&lt;/Libraries&gt;"/>
  </w:docVars>
  <w:rsids>
    <w:rsidRoot w:val="00A8734A"/>
    <w:rsid w:val="000712F5"/>
    <w:rsid w:val="000959BC"/>
    <w:rsid w:val="00096136"/>
    <w:rsid w:val="000C3052"/>
    <w:rsid w:val="000D5C60"/>
    <w:rsid w:val="000E4DFE"/>
    <w:rsid w:val="000F5263"/>
    <w:rsid w:val="00127CF8"/>
    <w:rsid w:val="00143DEF"/>
    <w:rsid w:val="001472AA"/>
    <w:rsid w:val="00173912"/>
    <w:rsid w:val="00181F9F"/>
    <w:rsid w:val="00195DC9"/>
    <w:rsid w:val="001D6754"/>
    <w:rsid w:val="0020418F"/>
    <w:rsid w:val="002234B5"/>
    <w:rsid w:val="00270657"/>
    <w:rsid w:val="00270B17"/>
    <w:rsid w:val="002727C2"/>
    <w:rsid w:val="00282F61"/>
    <w:rsid w:val="00286A98"/>
    <w:rsid w:val="00291830"/>
    <w:rsid w:val="00291E37"/>
    <w:rsid w:val="00292E61"/>
    <w:rsid w:val="002A4606"/>
    <w:rsid w:val="002B261B"/>
    <w:rsid w:val="002B4D46"/>
    <w:rsid w:val="002E6F91"/>
    <w:rsid w:val="002F2CE5"/>
    <w:rsid w:val="002F4EF9"/>
    <w:rsid w:val="00314247"/>
    <w:rsid w:val="0031762F"/>
    <w:rsid w:val="00335D73"/>
    <w:rsid w:val="00345FFC"/>
    <w:rsid w:val="00365E10"/>
    <w:rsid w:val="00373CAE"/>
    <w:rsid w:val="003800B5"/>
    <w:rsid w:val="00381CBF"/>
    <w:rsid w:val="003953E6"/>
    <w:rsid w:val="003A5572"/>
    <w:rsid w:val="003C10E2"/>
    <w:rsid w:val="003E0C77"/>
    <w:rsid w:val="003E2F8C"/>
    <w:rsid w:val="00407990"/>
    <w:rsid w:val="00414883"/>
    <w:rsid w:val="00437FE0"/>
    <w:rsid w:val="004570C3"/>
    <w:rsid w:val="00457E7F"/>
    <w:rsid w:val="004600FF"/>
    <w:rsid w:val="00477AEA"/>
    <w:rsid w:val="00484787"/>
    <w:rsid w:val="00486F61"/>
    <w:rsid w:val="00487345"/>
    <w:rsid w:val="004915FF"/>
    <w:rsid w:val="004A029F"/>
    <w:rsid w:val="004E3D8C"/>
    <w:rsid w:val="005001F7"/>
    <w:rsid w:val="00520717"/>
    <w:rsid w:val="005418BB"/>
    <w:rsid w:val="0054704A"/>
    <w:rsid w:val="00590E4D"/>
    <w:rsid w:val="005938CC"/>
    <w:rsid w:val="005A47CF"/>
    <w:rsid w:val="005B1B6A"/>
    <w:rsid w:val="005C23EE"/>
    <w:rsid w:val="00605F51"/>
    <w:rsid w:val="00640998"/>
    <w:rsid w:val="0065422B"/>
    <w:rsid w:val="00671083"/>
    <w:rsid w:val="006A3CA0"/>
    <w:rsid w:val="006E469F"/>
    <w:rsid w:val="0073007C"/>
    <w:rsid w:val="00743CB7"/>
    <w:rsid w:val="007451E8"/>
    <w:rsid w:val="00752002"/>
    <w:rsid w:val="00752473"/>
    <w:rsid w:val="00752578"/>
    <w:rsid w:val="00760CDA"/>
    <w:rsid w:val="00761B8D"/>
    <w:rsid w:val="00771E96"/>
    <w:rsid w:val="007B55CB"/>
    <w:rsid w:val="007F655E"/>
    <w:rsid w:val="008037C0"/>
    <w:rsid w:val="00816230"/>
    <w:rsid w:val="00820DA5"/>
    <w:rsid w:val="008358D6"/>
    <w:rsid w:val="008C0CB1"/>
    <w:rsid w:val="008E5F3A"/>
    <w:rsid w:val="008E71FB"/>
    <w:rsid w:val="008F205F"/>
    <w:rsid w:val="00937E5B"/>
    <w:rsid w:val="00977DC5"/>
    <w:rsid w:val="009C7C5F"/>
    <w:rsid w:val="00A15361"/>
    <w:rsid w:val="00A23656"/>
    <w:rsid w:val="00A50F9A"/>
    <w:rsid w:val="00A5146F"/>
    <w:rsid w:val="00A8734A"/>
    <w:rsid w:val="00A92205"/>
    <w:rsid w:val="00AB647A"/>
    <w:rsid w:val="00AC577A"/>
    <w:rsid w:val="00AC79F7"/>
    <w:rsid w:val="00AD3439"/>
    <w:rsid w:val="00AD53F0"/>
    <w:rsid w:val="00AF7390"/>
    <w:rsid w:val="00B045D4"/>
    <w:rsid w:val="00B1503C"/>
    <w:rsid w:val="00B50082"/>
    <w:rsid w:val="00B53221"/>
    <w:rsid w:val="00B543F9"/>
    <w:rsid w:val="00B65AA6"/>
    <w:rsid w:val="00B96424"/>
    <w:rsid w:val="00B968B4"/>
    <w:rsid w:val="00BB71CD"/>
    <w:rsid w:val="00BC07F0"/>
    <w:rsid w:val="00BC760F"/>
    <w:rsid w:val="00BF2840"/>
    <w:rsid w:val="00BF4075"/>
    <w:rsid w:val="00BF41DE"/>
    <w:rsid w:val="00C044DB"/>
    <w:rsid w:val="00C14AD9"/>
    <w:rsid w:val="00C2690A"/>
    <w:rsid w:val="00C40DEC"/>
    <w:rsid w:val="00C505DF"/>
    <w:rsid w:val="00C84AD9"/>
    <w:rsid w:val="00C86DE4"/>
    <w:rsid w:val="00C91B2C"/>
    <w:rsid w:val="00CC07E6"/>
    <w:rsid w:val="00CF5063"/>
    <w:rsid w:val="00D16D93"/>
    <w:rsid w:val="00D313D7"/>
    <w:rsid w:val="00D37E9C"/>
    <w:rsid w:val="00D42C51"/>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A5CE4"/>
    <w:rsid w:val="00EB2FA2"/>
    <w:rsid w:val="00ED0A56"/>
    <w:rsid w:val="00ED7F2D"/>
    <w:rsid w:val="00EF2CEF"/>
    <w:rsid w:val="00EF4642"/>
    <w:rsid w:val="00F00CA1"/>
    <w:rsid w:val="00F03048"/>
    <w:rsid w:val="00F12D0D"/>
    <w:rsid w:val="00F14EAD"/>
    <w:rsid w:val="00F32680"/>
    <w:rsid w:val="00F33E64"/>
    <w:rsid w:val="00F74AD9"/>
    <w:rsid w:val="00FA3296"/>
    <w:rsid w:val="00FA7000"/>
    <w:rsid w:val="00FC3989"/>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7CE37"/>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205F"/>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F86"/>
    <w:rsid w:val="00416F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16F8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696EA6-FB76-4A08-A80A-E290D3025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9</TotalTime>
  <Pages>41</Pages>
  <Words>23228</Words>
  <Characters>131244</Characters>
  <Application>Microsoft Office Word</Application>
  <DocSecurity>0</DocSecurity>
  <Lines>2343</Lines>
  <Paragraphs>695</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5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8</cp:revision>
  <dcterms:created xsi:type="dcterms:W3CDTF">2018-04-27T16:43:00Z</dcterms:created>
  <dcterms:modified xsi:type="dcterms:W3CDTF">2018-04-28T16:11:00Z</dcterms:modified>
</cp:coreProperties>
</file>